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4F9EB" w14:textId="7C9F4743" w:rsidR="000E34BD" w:rsidRPr="008E1AE1" w:rsidRDefault="00022631" w:rsidP="008E1AE1">
      <w:pPr>
        <w:spacing w:line="240" w:lineRule="auto"/>
        <w:jc w:val="center"/>
        <w:rPr>
          <w:rFonts w:ascii="Times New Roman" w:hAnsi="Times New Roman" w:cs="Times New Roman"/>
          <w:b/>
          <w:sz w:val="48"/>
          <w:szCs w:val="48"/>
        </w:rPr>
      </w:pPr>
      <w:r w:rsidRPr="008E1AE1">
        <w:rPr>
          <w:rFonts w:ascii="Times New Roman" w:hAnsi="Times New Roman" w:cs="Times New Roman"/>
          <w:b/>
          <w:sz w:val="48"/>
          <w:szCs w:val="48"/>
        </w:rPr>
        <w:t xml:space="preserve">Carbon nanotube </w:t>
      </w:r>
      <w:r w:rsidR="00B37C43" w:rsidRPr="008E1AE1">
        <w:rPr>
          <w:rFonts w:ascii="Times New Roman" w:hAnsi="Times New Roman" w:cs="Times New Roman"/>
          <w:b/>
          <w:sz w:val="48"/>
          <w:szCs w:val="48"/>
        </w:rPr>
        <w:t>Bio-</w:t>
      </w:r>
      <w:r w:rsidRPr="008E1AE1">
        <w:rPr>
          <w:rFonts w:ascii="Times New Roman" w:hAnsi="Times New Roman" w:cs="Times New Roman"/>
          <w:b/>
          <w:sz w:val="48"/>
          <w:szCs w:val="48"/>
        </w:rPr>
        <w:t>conjugate: Applications</w:t>
      </w:r>
    </w:p>
    <w:p w14:paraId="7DADF8CC" w14:textId="77777777" w:rsidR="0062474B" w:rsidRPr="00E557EE" w:rsidRDefault="00DD74F3" w:rsidP="0062474B">
      <w:pPr>
        <w:autoSpaceDE w:val="0"/>
        <w:autoSpaceDN w:val="0"/>
        <w:adjustRightInd w:val="0"/>
        <w:spacing w:line="240" w:lineRule="auto"/>
        <w:contextualSpacing/>
        <w:jc w:val="both"/>
        <w:rPr>
          <w:rFonts w:ascii="Times New Roman" w:hAnsi="Times New Roman"/>
          <w:i/>
          <w:sz w:val="24"/>
          <w:szCs w:val="24"/>
        </w:rPr>
      </w:pPr>
      <w:r w:rsidRPr="00E557EE">
        <w:rPr>
          <w:rFonts w:ascii="Times New Roman" w:hAnsi="Times New Roman"/>
          <w:sz w:val="24"/>
          <w:szCs w:val="24"/>
        </w:rPr>
        <w:t xml:space="preserve">Sanjay D. </w:t>
      </w:r>
      <w:proofErr w:type="spellStart"/>
      <w:r w:rsidRPr="00E557EE">
        <w:rPr>
          <w:rFonts w:ascii="Times New Roman" w:hAnsi="Times New Roman"/>
          <w:sz w:val="24"/>
          <w:szCs w:val="24"/>
        </w:rPr>
        <w:t>Mhaske</w:t>
      </w:r>
      <w:proofErr w:type="spellEnd"/>
      <w:r w:rsidR="0062474B">
        <w:rPr>
          <w:rFonts w:ascii="Times New Roman" w:hAnsi="Times New Roman"/>
          <w:sz w:val="24"/>
          <w:szCs w:val="24"/>
          <w:vertAlign w:val="superscript"/>
        </w:rPr>
        <w:t xml:space="preserve">, </w:t>
      </w:r>
      <w:proofErr w:type="spellStart"/>
      <w:r w:rsidR="0062474B" w:rsidRPr="00E557EE">
        <w:rPr>
          <w:rFonts w:ascii="Times New Roman" w:hAnsi="Times New Roman"/>
          <w:i/>
          <w:sz w:val="24"/>
          <w:szCs w:val="24"/>
          <w:vertAlign w:val="superscript"/>
        </w:rPr>
        <w:t>a</w:t>
      </w:r>
      <w:r w:rsidR="0062474B" w:rsidRPr="00E557EE">
        <w:rPr>
          <w:rFonts w:ascii="Times New Roman" w:hAnsi="Times New Roman"/>
          <w:i/>
          <w:sz w:val="24"/>
          <w:szCs w:val="24"/>
        </w:rPr>
        <w:t>Department</w:t>
      </w:r>
      <w:proofErr w:type="spellEnd"/>
      <w:r w:rsidR="0062474B" w:rsidRPr="00E557EE">
        <w:rPr>
          <w:rFonts w:ascii="Times New Roman" w:hAnsi="Times New Roman"/>
          <w:i/>
          <w:sz w:val="24"/>
          <w:szCs w:val="24"/>
        </w:rPr>
        <w:t xml:space="preserve"> of Chemistry, </w:t>
      </w:r>
      <w:proofErr w:type="spellStart"/>
      <w:proofErr w:type="gramStart"/>
      <w:r w:rsidR="0062474B" w:rsidRPr="00E557EE">
        <w:rPr>
          <w:rFonts w:ascii="Times New Roman" w:hAnsi="Times New Roman"/>
          <w:i/>
          <w:sz w:val="24"/>
          <w:szCs w:val="24"/>
        </w:rPr>
        <w:t>WilsonCollege,</w:t>
      </w:r>
      <w:r w:rsidR="0062474B">
        <w:rPr>
          <w:rFonts w:ascii="Times New Roman" w:hAnsi="Times New Roman"/>
          <w:i/>
          <w:sz w:val="24"/>
          <w:szCs w:val="24"/>
        </w:rPr>
        <w:t>University</w:t>
      </w:r>
      <w:proofErr w:type="spellEnd"/>
      <w:proofErr w:type="gramEnd"/>
      <w:r w:rsidR="0062474B">
        <w:rPr>
          <w:rFonts w:ascii="Times New Roman" w:hAnsi="Times New Roman"/>
          <w:i/>
          <w:sz w:val="24"/>
          <w:szCs w:val="24"/>
        </w:rPr>
        <w:t xml:space="preserve"> of M</w:t>
      </w:r>
      <w:r w:rsidR="0062474B" w:rsidRPr="008D73FA">
        <w:rPr>
          <w:rFonts w:ascii="Times New Roman" w:hAnsi="Times New Roman"/>
          <w:i/>
          <w:sz w:val="24"/>
          <w:szCs w:val="24"/>
        </w:rPr>
        <w:t>umbai</w:t>
      </w:r>
      <w:r w:rsidR="0062474B" w:rsidRPr="00E557EE">
        <w:rPr>
          <w:rFonts w:ascii="Times New Roman" w:hAnsi="Times New Roman"/>
          <w:i/>
          <w:sz w:val="24"/>
          <w:szCs w:val="24"/>
        </w:rPr>
        <w:t xml:space="preserve"> , Mumbai - 400 007, India</w:t>
      </w:r>
    </w:p>
    <w:p w14:paraId="7F071483" w14:textId="3D161CF5" w:rsidR="0062474B" w:rsidRPr="00E557EE" w:rsidRDefault="00DD74F3" w:rsidP="0062474B">
      <w:pPr>
        <w:autoSpaceDE w:val="0"/>
        <w:autoSpaceDN w:val="0"/>
        <w:adjustRightInd w:val="0"/>
        <w:spacing w:line="240" w:lineRule="auto"/>
        <w:contextualSpacing/>
        <w:jc w:val="both"/>
        <w:rPr>
          <w:rFonts w:ascii="Times New Roman" w:hAnsi="Times New Roman"/>
          <w:bCs/>
          <w:i/>
          <w:sz w:val="24"/>
          <w:szCs w:val="24"/>
        </w:rPr>
      </w:pPr>
      <w:r w:rsidRPr="00E557EE">
        <w:rPr>
          <w:rFonts w:ascii="Times New Roman" w:hAnsi="Times New Roman"/>
          <w:sz w:val="24"/>
          <w:szCs w:val="24"/>
        </w:rPr>
        <w:t>Pramod K Yadav</w:t>
      </w:r>
      <w:r w:rsidR="0062474B">
        <w:rPr>
          <w:rFonts w:ascii="Times New Roman" w:hAnsi="Times New Roman"/>
          <w:sz w:val="24"/>
          <w:szCs w:val="24"/>
        </w:rPr>
        <w:t>,</w:t>
      </w:r>
      <w:r w:rsidR="0062474B" w:rsidRPr="0062474B">
        <w:rPr>
          <w:rFonts w:ascii="Times New Roman" w:hAnsi="Times New Roman"/>
          <w:bCs/>
          <w:i/>
          <w:sz w:val="24"/>
          <w:szCs w:val="24"/>
        </w:rPr>
        <w:t xml:space="preserve"> </w:t>
      </w:r>
      <w:r w:rsidR="0062474B" w:rsidRPr="00E557EE">
        <w:rPr>
          <w:rFonts w:ascii="Times New Roman" w:hAnsi="Times New Roman"/>
          <w:bCs/>
          <w:i/>
          <w:sz w:val="24"/>
          <w:szCs w:val="24"/>
        </w:rPr>
        <w:t>Department of Life Sciences and Biotechnology, Chhatrapati Shahu Ji Maharaj University, Kanpur, UP, 208024, India</w:t>
      </w:r>
    </w:p>
    <w:p w14:paraId="1885B69B" w14:textId="3BF55DAD" w:rsidR="0062474B" w:rsidRPr="00E557EE" w:rsidRDefault="0062474B" w:rsidP="0062474B">
      <w:pPr>
        <w:autoSpaceDE w:val="0"/>
        <w:autoSpaceDN w:val="0"/>
        <w:adjustRightInd w:val="0"/>
        <w:spacing w:line="360" w:lineRule="auto"/>
        <w:contextualSpacing/>
        <w:jc w:val="both"/>
        <w:rPr>
          <w:rFonts w:ascii="Times New Roman" w:hAnsi="Times New Roman"/>
          <w:i/>
          <w:sz w:val="24"/>
          <w:szCs w:val="24"/>
        </w:rPr>
      </w:pPr>
      <w:r w:rsidRPr="00E557EE">
        <w:rPr>
          <w:rFonts w:ascii="Times New Roman" w:hAnsi="Times New Roman"/>
          <w:sz w:val="24"/>
          <w:szCs w:val="24"/>
        </w:rPr>
        <w:t xml:space="preserve">Nandkumar </w:t>
      </w:r>
      <w:proofErr w:type="spellStart"/>
      <w:r w:rsidRPr="00E557EE">
        <w:rPr>
          <w:rFonts w:ascii="Times New Roman" w:hAnsi="Times New Roman"/>
          <w:sz w:val="24"/>
          <w:szCs w:val="24"/>
        </w:rPr>
        <w:t>Borade</w:t>
      </w:r>
      <w:proofErr w:type="spellEnd"/>
      <w:r>
        <w:rPr>
          <w:rFonts w:ascii="Times New Roman" w:hAnsi="Times New Roman"/>
          <w:sz w:val="24"/>
          <w:szCs w:val="24"/>
          <w:vertAlign w:val="superscript"/>
        </w:rPr>
        <w:t xml:space="preserve">, </w:t>
      </w:r>
      <w:r w:rsidRPr="00E557EE">
        <w:rPr>
          <w:rFonts w:ascii="Times New Roman" w:hAnsi="Times New Roman"/>
          <w:i/>
          <w:sz w:val="24"/>
          <w:szCs w:val="24"/>
        </w:rPr>
        <w:t xml:space="preserve">Department of Chemistry, </w:t>
      </w:r>
      <w:proofErr w:type="spellStart"/>
      <w:r w:rsidRPr="00E557EE">
        <w:rPr>
          <w:rFonts w:ascii="Times New Roman" w:hAnsi="Times New Roman"/>
          <w:i/>
          <w:sz w:val="24"/>
          <w:szCs w:val="24"/>
        </w:rPr>
        <w:t>Fergussion</w:t>
      </w:r>
      <w:proofErr w:type="spellEnd"/>
      <w:r w:rsidRPr="00E557EE">
        <w:rPr>
          <w:rFonts w:ascii="Times New Roman" w:hAnsi="Times New Roman"/>
          <w:i/>
          <w:sz w:val="24"/>
          <w:szCs w:val="24"/>
        </w:rPr>
        <w:t xml:space="preserve"> </w:t>
      </w:r>
      <w:proofErr w:type="spellStart"/>
      <w:proofErr w:type="gramStart"/>
      <w:r w:rsidRPr="00E557EE">
        <w:rPr>
          <w:rFonts w:ascii="Times New Roman" w:hAnsi="Times New Roman"/>
          <w:i/>
          <w:sz w:val="24"/>
          <w:szCs w:val="24"/>
        </w:rPr>
        <w:t>College,</w:t>
      </w:r>
      <w:r w:rsidRPr="008D73FA">
        <w:rPr>
          <w:rFonts w:ascii="Times New Roman" w:hAnsi="Times New Roman"/>
          <w:i/>
          <w:sz w:val="24"/>
          <w:szCs w:val="24"/>
        </w:rPr>
        <w:t>Savitribai</w:t>
      </w:r>
      <w:proofErr w:type="spellEnd"/>
      <w:proofErr w:type="gramEnd"/>
      <w:r w:rsidRPr="008D73FA">
        <w:rPr>
          <w:rFonts w:ascii="Times New Roman" w:hAnsi="Times New Roman"/>
          <w:i/>
          <w:sz w:val="24"/>
          <w:szCs w:val="24"/>
        </w:rPr>
        <w:t xml:space="preserve"> Phule Pune University</w:t>
      </w:r>
      <w:r w:rsidRPr="00E557EE">
        <w:rPr>
          <w:rFonts w:ascii="Times New Roman" w:hAnsi="Times New Roman"/>
          <w:i/>
          <w:sz w:val="24"/>
          <w:szCs w:val="24"/>
        </w:rPr>
        <w:t xml:space="preserve"> , Pune  - 400 007, India</w:t>
      </w:r>
    </w:p>
    <w:p w14:paraId="6924F7AD" w14:textId="2E52E489" w:rsidR="00DD74F3" w:rsidRPr="0062474B" w:rsidRDefault="00DD74F3" w:rsidP="0062474B">
      <w:pPr>
        <w:autoSpaceDE w:val="0"/>
        <w:autoSpaceDN w:val="0"/>
        <w:adjustRightInd w:val="0"/>
        <w:spacing w:line="240" w:lineRule="auto"/>
        <w:contextualSpacing/>
        <w:rPr>
          <w:rFonts w:ascii="Times New Roman" w:hAnsi="Times New Roman"/>
          <w:sz w:val="24"/>
          <w:szCs w:val="24"/>
        </w:rPr>
      </w:pPr>
    </w:p>
    <w:p w14:paraId="5279647B" w14:textId="77777777" w:rsidR="00DD74F3" w:rsidRPr="00E557EE" w:rsidRDefault="00DD74F3" w:rsidP="008E1AE1">
      <w:pPr>
        <w:autoSpaceDE w:val="0"/>
        <w:autoSpaceDN w:val="0"/>
        <w:adjustRightInd w:val="0"/>
        <w:spacing w:line="240" w:lineRule="auto"/>
        <w:contextualSpacing/>
        <w:jc w:val="both"/>
        <w:rPr>
          <w:rFonts w:ascii="Times New Roman" w:hAnsi="Times New Roman"/>
          <w:sz w:val="24"/>
          <w:szCs w:val="24"/>
        </w:rPr>
      </w:pPr>
    </w:p>
    <w:p w14:paraId="16109A6D" w14:textId="77777777" w:rsidR="00DD74F3" w:rsidRPr="00E557EE" w:rsidRDefault="00DD74F3" w:rsidP="008E1AE1">
      <w:pPr>
        <w:spacing w:line="240" w:lineRule="auto"/>
        <w:jc w:val="both"/>
        <w:rPr>
          <w:rFonts w:ascii="Times New Roman" w:hAnsi="Times New Roman"/>
          <w:b/>
          <w:sz w:val="24"/>
          <w:szCs w:val="24"/>
        </w:rPr>
      </w:pPr>
    </w:p>
    <w:p w14:paraId="160115FA" w14:textId="77777777" w:rsidR="00DD74F3" w:rsidRDefault="00DD74F3" w:rsidP="008E1AE1">
      <w:pPr>
        <w:spacing w:line="240" w:lineRule="auto"/>
        <w:jc w:val="both"/>
        <w:rPr>
          <w:rFonts w:ascii="Times New Roman" w:hAnsi="Times New Roman"/>
          <w:b/>
          <w:sz w:val="24"/>
          <w:szCs w:val="24"/>
        </w:rPr>
      </w:pPr>
    </w:p>
    <w:p w14:paraId="42B4CB25" w14:textId="77777777" w:rsidR="00DD74F3" w:rsidRDefault="00DD74F3" w:rsidP="008E1AE1">
      <w:pPr>
        <w:spacing w:line="240" w:lineRule="auto"/>
        <w:rPr>
          <w:rFonts w:ascii="Times New Roman" w:hAnsi="Times New Roman"/>
          <w:sz w:val="24"/>
          <w:szCs w:val="24"/>
          <w:vertAlign w:val="superscript"/>
        </w:rPr>
      </w:pPr>
    </w:p>
    <w:p w14:paraId="2CE2348B" w14:textId="77777777" w:rsidR="00DD74F3" w:rsidRPr="00E557EE" w:rsidRDefault="00DD74F3" w:rsidP="008E1AE1">
      <w:pPr>
        <w:spacing w:line="240" w:lineRule="auto"/>
        <w:rPr>
          <w:rFonts w:ascii="Times New Roman" w:hAnsi="Times New Roman"/>
          <w:sz w:val="24"/>
          <w:szCs w:val="24"/>
        </w:rPr>
      </w:pPr>
      <w:r>
        <w:rPr>
          <w:rFonts w:ascii="Times New Roman" w:hAnsi="Times New Roman"/>
          <w:sz w:val="24"/>
          <w:szCs w:val="24"/>
          <w:vertAlign w:val="superscript"/>
        </w:rPr>
        <w:t>*</w:t>
      </w:r>
      <w:r w:rsidRPr="00FC62B6">
        <w:rPr>
          <w:rFonts w:ascii="Times New Roman" w:hAnsi="Times New Roman"/>
          <w:b/>
          <w:sz w:val="24"/>
          <w:szCs w:val="24"/>
        </w:rPr>
        <w:t>Authors for correspondence:</w:t>
      </w:r>
    </w:p>
    <w:p w14:paraId="7D0673C3" w14:textId="77777777" w:rsidR="00DD74F3" w:rsidRPr="00FC62B6" w:rsidRDefault="00DD74F3" w:rsidP="008E1AE1">
      <w:pPr>
        <w:spacing w:line="240" w:lineRule="auto"/>
        <w:contextualSpacing/>
        <w:rPr>
          <w:rFonts w:ascii="Times New Roman" w:hAnsi="Times New Roman"/>
          <w:sz w:val="24"/>
          <w:szCs w:val="24"/>
        </w:rPr>
      </w:pPr>
      <w:r w:rsidRPr="00E557EE">
        <w:rPr>
          <w:rFonts w:ascii="Times New Roman" w:hAnsi="Times New Roman"/>
          <w:sz w:val="24"/>
          <w:szCs w:val="24"/>
        </w:rPr>
        <w:tab/>
      </w:r>
    </w:p>
    <w:p w14:paraId="7B93F3AD" w14:textId="77777777" w:rsidR="00DD74F3" w:rsidRPr="0084664C" w:rsidRDefault="00DD74F3" w:rsidP="008E1AE1">
      <w:pPr>
        <w:spacing w:line="240" w:lineRule="auto"/>
        <w:contextualSpacing/>
        <w:rPr>
          <w:rFonts w:ascii="Times New Roman" w:hAnsi="Times New Roman"/>
          <w:b/>
          <w:sz w:val="24"/>
          <w:szCs w:val="24"/>
        </w:rPr>
      </w:pPr>
      <w:r w:rsidRPr="00FC62B6">
        <w:rPr>
          <w:rFonts w:ascii="Times New Roman" w:hAnsi="Times New Roman"/>
          <w:sz w:val="24"/>
          <w:szCs w:val="24"/>
        </w:rPr>
        <w:tab/>
      </w:r>
      <w:r w:rsidRPr="0084664C">
        <w:rPr>
          <w:rFonts w:ascii="Times New Roman" w:hAnsi="Times New Roman"/>
          <w:b/>
          <w:sz w:val="24"/>
          <w:szCs w:val="24"/>
        </w:rPr>
        <w:t xml:space="preserve">Dr. Sanjay </w:t>
      </w:r>
      <w:proofErr w:type="spellStart"/>
      <w:r w:rsidRPr="0084664C">
        <w:rPr>
          <w:rFonts w:ascii="Times New Roman" w:hAnsi="Times New Roman"/>
          <w:b/>
          <w:sz w:val="24"/>
          <w:szCs w:val="24"/>
        </w:rPr>
        <w:t>Mhaske</w:t>
      </w:r>
      <w:proofErr w:type="spellEnd"/>
    </w:p>
    <w:p w14:paraId="75F82D27" w14:textId="77777777" w:rsidR="00DD74F3" w:rsidRPr="0084664C" w:rsidRDefault="00DD74F3" w:rsidP="008E1AE1">
      <w:pPr>
        <w:spacing w:line="240" w:lineRule="auto"/>
        <w:contextualSpacing/>
        <w:rPr>
          <w:rFonts w:ascii="Times New Roman" w:hAnsi="Times New Roman"/>
          <w:sz w:val="24"/>
          <w:szCs w:val="24"/>
        </w:rPr>
      </w:pPr>
      <w:r w:rsidRPr="0084664C">
        <w:rPr>
          <w:rFonts w:ascii="Times New Roman" w:hAnsi="Times New Roman"/>
          <w:b/>
          <w:sz w:val="24"/>
          <w:szCs w:val="24"/>
        </w:rPr>
        <w:tab/>
      </w:r>
      <w:r w:rsidRPr="0084664C">
        <w:rPr>
          <w:rFonts w:ascii="Times New Roman" w:hAnsi="Times New Roman"/>
          <w:sz w:val="24"/>
          <w:szCs w:val="24"/>
        </w:rPr>
        <w:t>Assistant Professor</w:t>
      </w:r>
    </w:p>
    <w:p w14:paraId="4CE9345E" w14:textId="77777777" w:rsidR="00DD74F3" w:rsidRPr="0084664C" w:rsidRDefault="00DD74F3" w:rsidP="008E1AE1">
      <w:pPr>
        <w:spacing w:line="240" w:lineRule="auto"/>
        <w:contextualSpacing/>
        <w:rPr>
          <w:rFonts w:ascii="Times New Roman" w:hAnsi="Times New Roman"/>
          <w:sz w:val="24"/>
          <w:szCs w:val="24"/>
        </w:rPr>
      </w:pPr>
      <w:r w:rsidRPr="0084664C">
        <w:rPr>
          <w:rFonts w:ascii="Times New Roman" w:hAnsi="Times New Roman"/>
          <w:b/>
          <w:sz w:val="24"/>
          <w:szCs w:val="24"/>
        </w:rPr>
        <w:tab/>
      </w:r>
      <w:r w:rsidRPr="0084664C">
        <w:rPr>
          <w:rFonts w:ascii="Times New Roman" w:hAnsi="Times New Roman"/>
          <w:sz w:val="24"/>
          <w:szCs w:val="24"/>
        </w:rPr>
        <w:t>Department of Chemistry, Wilson College,</w:t>
      </w:r>
    </w:p>
    <w:p w14:paraId="298AD616" w14:textId="77777777" w:rsidR="00DD74F3" w:rsidRPr="0084664C" w:rsidRDefault="00DD74F3" w:rsidP="008E1AE1">
      <w:pPr>
        <w:spacing w:line="240" w:lineRule="auto"/>
        <w:ind w:firstLine="720"/>
        <w:contextualSpacing/>
        <w:rPr>
          <w:rFonts w:ascii="Times New Roman" w:hAnsi="Times New Roman"/>
          <w:b/>
          <w:sz w:val="24"/>
          <w:szCs w:val="24"/>
        </w:rPr>
      </w:pPr>
      <w:r w:rsidRPr="0084664C">
        <w:rPr>
          <w:rFonts w:ascii="Times New Roman" w:hAnsi="Times New Roman"/>
          <w:sz w:val="24"/>
          <w:szCs w:val="24"/>
        </w:rPr>
        <w:t>University of Mumbai, Mumbai - 400 007, India</w:t>
      </w:r>
    </w:p>
    <w:p w14:paraId="4E43DEF6" w14:textId="77777777" w:rsidR="00DD74F3" w:rsidRPr="0084664C" w:rsidRDefault="00DD74F3" w:rsidP="008E1AE1">
      <w:pPr>
        <w:spacing w:line="240" w:lineRule="auto"/>
        <w:ind w:firstLine="720"/>
        <w:contextualSpacing/>
        <w:rPr>
          <w:rFonts w:ascii="Times New Roman" w:hAnsi="Times New Roman"/>
          <w:sz w:val="24"/>
          <w:szCs w:val="24"/>
        </w:rPr>
      </w:pPr>
      <w:r w:rsidRPr="0084664C">
        <w:rPr>
          <w:rFonts w:ascii="Times New Roman" w:hAnsi="Times New Roman"/>
          <w:sz w:val="24"/>
          <w:szCs w:val="24"/>
        </w:rPr>
        <w:t xml:space="preserve">E-mail:   </w:t>
      </w:r>
      <w:hyperlink r:id="rId7" w:history="1">
        <w:r w:rsidRPr="0084664C">
          <w:rPr>
            <w:rStyle w:val="Hyperlink"/>
            <w:rFonts w:ascii="Times New Roman" w:hAnsi="Times New Roman"/>
            <w:sz w:val="24"/>
            <w:szCs w:val="24"/>
          </w:rPr>
          <w:t>sanjay.mhaske@wilsoncollege.edu</w:t>
        </w:r>
      </w:hyperlink>
    </w:p>
    <w:p w14:paraId="1CCD5C76" w14:textId="77777777" w:rsidR="00DD74F3" w:rsidRDefault="00DD74F3" w:rsidP="008E1AE1">
      <w:pPr>
        <w:spacing w:line="240" w:lineRule="auto"/>
        <w:rPr>
          <w:rFonts w:ascii="Times New Roman" w:hAnsi="Times New Roman" w:cs="Times New Roman"/>
          <w:b/>
          <w:sz w:val="32"/>
        </w:rPr>
      </w:pPr>
    </w:p>
    <w:p w14:paraId="0D60CD39" w14:textId="77777777" w:rsidR="00DD74F3" w:rsidRPr="008E1AE1" w:rsidRDefault="00DD74F3" w:rsidP="008E1AE1">
      <w:pPr>
        <w:spacing w:line="240" w:lineRule="auto"/>
        <w:rPr>
          <w:rFonts w:ascii="Times New Roman" w:hAnsi="Times New Roman" w:cs="Times New Roman"/>
          <w:b/>
          <w:sz w:val="20"/>
          <w:szCs w:val="20"/>
        </w:rPr>
      </w:pPr>
    </w:p>
    <w:p w14:paraId="55ADB994" w14:textId="77777777" w:rsidR="00DD74F3" w:rsidRPr="008E1AE1" w:rsidRDefault="00DD74F3" w:rsidP="008E1AE1">
      <w:pPr>
        <w:spacing w:line="240" w:lineRule="auto"/>
        <w:jc w:val="both"/>
        <w:rPr>
          <w:rFonts w:ascii="Times New Roman" w:hAnsi="Times New Roman" w:cs="Times New Roman"/>
          <w:b/>
          <w:sz w:val="20"/>
          <w:szCs w:val="20"/>
        </w:rPr>
      </w:pPr>
      <w:r w:rsidRPr="008E1AE1">
        <w:rPr>
          <w:rFonts w:ascii="Times New Roman" w:hAnsi="Times New Roman" w:cs="Times New Roman"/>
          <w:b/>
          <w:sz w:val="20"/>
          <w:szCs w:val="20"/>
        </w:rPr>
        <w:t>Abstract</w:t>
      </w:r>
    </w:p>
    <w:p w14:paraId="04B5539D" w14:textId="77777777" w:rsidR="00022631" w:rsidRDefault="00391CC5"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A novel family of nanowires is</w:t>
      </w:r>
      <w:r w:rsidR="00022631" w:rsidRPr="008E1AE1">
        <w:rPr>
          <w:rFonts w:ascii="Times New Roman" w:hAnsi="Times New Roman" w:cs="Times New Roman"/>
          <w:sz w:val="20"/>
          <w:szCs w:val="20"/>
        </w:rPr>
        <w:t xml:space="preserve"> carbon nanotubes (CNTs), which exhibit metallic or </w:t>
      </w:r>
      <w:r w:rsidR="00470EC4" w:rsidRPr="008E1AE1">
        <w:rPr>
          <w:rFonts w:ascii="Times New Roman" w:hAnsi="Times New Roman" w:cs="Times New Roman"/>
          <w:sz w:val="20"/>
          <w:szCs w:val="20"/>
        </w:rPr>
        <w:t>semi conductive</w:t>
      </w:r>
      <w:r w:rsidR="00022631" w:rsidRPr="008E1AE1">
        <w:rPr>
          <w:rFonts w:ascii="Times New Roman" w:hAnsi="Times New Roman" w:cs="Times New Roman"/>
          <w:sz w:val="20"/>
          <w:szCs w:val="20"/>
        </w:rPr>
        <w:t xml:space="preserve"> characteristics depending on the folding modes of the nanotube walls. Diverse approaches to </w:t>
      </w:r>
      <w:r w:rsidR="00470EC4" w:rsidRPr="008E1AE1">
        <w:rPr>
          <w:rFonts w:ascii="Times New Roman" w:hAnsi="Times New Roman" w:cs="Times New Roman"/>
          <w:sz w:val="20"/>
          <w:szCs w:val="20"/>
        </w:rPr>
        <w:t>separate</w:t>
      </w:r>
      <w:r w:rsidR="00022631" w:rsidRPr="008E1AE1">
        <w:rPr>
          <w:rFonts w:ascii="Times New Roman" w:hAnsi="Times New Roman" w:cs="Times New Roman"/>
          <w:sz w:val="20"/>
          <w:szCs w:val="20"/>
        </w:rPr>
        <w:t xml:space="preserve"> conductive and </w:t>
      </w:r>
      <w:r w:rsidR="00287404" w:rsidRPr="008E1AE1">
        <w:rPr>
          <w:rFonts w:ascii="Times New Roman" w:hAnsi="Times New Roman" w:cs="Times New Roman"/>
          <w:sz w:val="20"/>
          <w:szCs w:val="20"/>
        </w:rPr>
        <w:t>semi conductive</w:t>
      </w:r>
      <w:r w:rsidR="00022631" w:rsidRPr="008E1AE1">
        <w:rPr>
          <w:rFonts w:ascii="Times New Roman" w:hAnsi="Times New Roman" w:cs="Times New Roman"/>
          <w:sz w:val="20"/>
          <w:szCs w:val="20"/>
        </w:rPr>
        <w:t xml:space="preserve"> CNTs have been created, and synthetic methods to chemically alter the side walls or tube ends with molecular or </w:t>
      </w:r>
      <w:r w:rsidR="00696B99" w:rsidRPr="008E1AE1">
        <w:rPr>
          <w:rFonts w:ascii="Times New Roman" w:hAnsi="Times New Roman" w:cs="Times New Roman"/>
          <w:sz w:val="20"/>
          <w:szCs w:val="20"/>
        </w:rPr>
        <w:t>bimolecular</w:t>
      </w:r>
      <w:r w:rsidR="00022631" w:rsidRPr="008E1AE1">
        <w:rPr>
          <w:rFonts w:ascii="Times New Roman" w:hAnsi="Times New Roman" w:cs="Times New Roman"/>
          <w:sz w:val="20"/>
          <w:szCs w:val="20"/>
        </w:rPr>
        <w:t xml:space="preserve"> components have been documented. Customizing hybrid systems made of CNTs and biomolecules (proteins, DNA and other biomolecule) has grown quickly and received a lot of research attention. The </w:t>
      </w:r>
      <w:r w:rsidR="00470EC4" w:rsidRPr="008E1AE1">
        <w:rPr>
          <w:rFonts w:ascii="Times New Roman" w:hAnsi="Times New Roman" w:cs="Times New Roman"/>
          <w:sz w:val="20"/>
          <w:szCs w:val="20"/>
        </w:rPr>
        <w:t>utilization</w:t>
      </w:r>
      <w:r w:rsidR="00022631" w:rsidRPr="008E1AE1">
        <w:rPr>
          <w:rFonts w:ascii="Times New Roman" w:hAnsi="Times New Roman" w:cs="Times New Roman"/>
          <w:sz w:val="20"/>
          <w:szCs w:val="20"/>
        </w:rPr>
        <w:t xml:space="preserve"> of hybrid systems as active field-effect transistors or biosensor devices (enzyme electrodes, immunosensors, or DNA sensors) is made possible by the immobilization of biomaterials with CNTs. Moreover, the combination of CNTs with biomolecules has made it possible to create intricate nanostructures and </w:t>
      </w:r>
      <w:r w:rsidR="00470EC4" w:rsidRPr="008E1AE1">
        <w:rPr>
          <w:rFonts w:ascii="Times New Roman" w:hAnsi="Times New Roman" w:cs="Times New Roman"/>
          <w:sz w:val="20"/>
          <w:szCs w:val="20"/>
        </w:rPr>
        <w:t>Nano circuit</w:t>
      </w:r>
      <w:r w:rsidR="00022631" w:rsidRPr="008E1AE1">
        <w:rPr>
          <w:rFonts w:ascii="Times New Roman" w:hAnsi="Times New Roman" w:cs="Times New Roman"/>
          <w:sz w:val="20"/>
          <w:szCs w:val="20"/>
        </w:rPr>
        <w:t xml:space="preserve"> with regulated characteristics and functions. </w:t>
      </w:r>
      <w:r w:rsidR="000D6471" w:rsidRPr="008E1AE1">
        <w:rPr>
          <w:rFonts w:ascii="Times New Roman" w:hAnsi="Times New Roman" w:cs="Times New Roman"/>
          <w:sz w:val="20"/>
          <w:szCs w:val="20"/>
        </w:rPr>
        <w:t>This chapter focuses</w:t>
      </w:r>
      <w:r w:rsidR="00022631" w:rsidRPr="008E1AE1">
        <w:rPr>
          <w:rFonts w:ascii="Times New Roman" w:hAnsi="Times New Roman" w:cs="Times New Roman"/>
          <w:sz w:val="20"/>
          <w:szCs w:val="20"/>
        </w:rPr>
        <w:t xml:space="preserve"> on application of CNT Bio</w:t>
      </w:r>
      <w:r w:rsidR="000D6471" w:rsidRPr="008E1AE1">
        <w:rPr>
          <w:rFonts w:ascii="Times New Roman" w:hAnsi="Times New Roman" w:cs="Times New Roman"/>
          <w:sz w:val="20"/>
          <w:szCs w:val="20"/>
        </w:rPr>
        <w:t>-conjugate</w:t>
      </w:r>
      <w:r w:rsidR="00022631" w:rsidRPr="008E1AE1">
        <w:rPr>
          <w:rFonts w:ascii="Times New Roman" w:hAnsi="Times New Roman" w:cs="Times New Roman"/>
          <w:sz w:val="20"/>
          <w:szCs w:val="20"/>
        </w:rPr>
        <w:t xml:space="preserve"> in different field.</w:t>
      </w:r>
    </w:p>
    <w:p w14:paraId="76D2929D" w14:textId="0099C6CC" w:rsidR="00E91E47" w:rsidRPr="00E91E47" w:rsidRDefault="00E91E47" w:rsidP="00E91E47">
      <w:pPr>
        <w:spacing w:line="240" w:lineRule="auto"/>
        <w:jc w:val="both"/>
        <w:rPr>
          <w:rFonts w:ascii="Times New Roman" w:hAnsi="Times New Roman" w:cs="Times New Roman"/>
          <w:bCs/>
          <w:color w:val="212121"/>
          <w:sz w:val="20"/>
          <w:szCs w:val="20"/>
          <w:shd w:val="clear" w:color="auto" w:fill="FFFFFF"/>
        </w:rPr>
      </w:pPr>
      <w:r w:rsidRPr="00E91E47">
        <w:rPr>
          <w:rFonts w:ascii="Times New Roman" w:hAnsi="Times New Roman" w:cs="Times New Roman"/>
          <w:b/>
          <w:bCs/>
          <w:sz w:val="20"/>
          <w:szCs w:val="20"/>
        </w:rPr>
        <w:t>Keywords</w:t>
      </w:r>
      <w:r>
        <w:rPr>
          <w:rFonts w:ascii="Times New Roman" w:hAnsi="Times New Roman" w:cs="Times New Roman"/>
          <w:sz w:val="20"/>
          <w:szCs w:val="20"/>
        </w:rPr>
        <w:t>- carbon nanotube, bioconjugate, biosensor, vaccine, gene,</w:t>
      </w:r>
      <w:r w:rsidRPr="00E91E47">
        <w:rPr>
          <w:rFonts w:ascii="Times New Roman" w:hAnsi="Times New Roman" w:cs="Times New Roman"/>
          <w:b/>
          <w:color w:val="212121"/>
          <w:sz w:val="20"/>
          <w:szCs w:val="20"/>
          <w:shd w:val="clear" w:color="auto" w:fill="FFFFFF"/>
        </w:rPr>
        <w:t xml:space="preserve"> </w:t>
      </w:r>
      <w:r w:rsidRPr="00E91E47">
        <w:rPr>
          <w:rFonts w:ascii="Times New Roman" w:hAnsi="Times New Roman" w:cs="Times New Roman"/>
          <w:bCs/>
          <w:color w:val="212121"/>
          <w:sz w:val="20"/>
          <w:szCs w:val="20"/>
          <w:shd w:val="clear" w:color="auto" w:fill="FFFFFF"/>
        </w:rPr>
        <w:t>Immunosensors</w:t>
      </w:r>
      <w:r>
        <w:rPr>
          <w:rFonts w:ascii="Times New Roman" w:hAnsi="Times New Roman" w:cs="Times New Roman"/>
          <w:bCs/>
          <w:color w:val="212121"/>
          <w:sz w:val="20"/>
          <w:szCs w:val="20"/>
          <w:shd w:val="clear" w:color="auto" w:fill="FFFFFF"/>
        </w:rPr>
        <w:t>.</w:t>
      </w:r>
    </w:p>
    <w:p w14:paraId="1E4455A2" w14:textId="074F8E65" w:rsidR="00E91E47" w:rsidRPr="008E1AE1" w:rsidRDefault="00E91E47" w:rsidP="008E1AE1">
      <w:pPr>
        <w:spacing w:line="240" w:lineRule="auto"/>
        <w:jc w:val="both"/>
        <w:rPr>
          <w:rFonts w:ascii="Times New Roman" w:hAnsi="Times New Roman" w:cs="Times New Roman"/>
          <w:sz w:val="20"/>
          <w:szCs w:val="20"/>
        </w:rPr>
      </w:pPr>
      <w:r>
        <w:rPr>
          <w:rFonts w:ascii="Times New Roman" w:hAnsi="Times New Roman" w:cs="Times New Roman"/>
          <w:sz w:val="20"/>
          <w:szCs w:val="20"/>
        </w:rPr>
        <w:t>.</w:t>
      </w:r>
    </w:p>
    <w:p w14:paraId="3B555047" w14:textId="77777777" w:rsidR="00022631" w:rsidRPr="008E1AE1" w:rsidRDefault="00022631" w:rsidP="008E1AE1">
      <w:pPr>
        <w:spacing w:line="240" w:lineRule="auto"/>
        <w:jc w:val="both"/>
        <w:rPr>
          <w:rFonts w:ascii="Times New Roman" w:hAnsi="Times New Roman" w:cs="Times New Roman"/>
          <w:b/>
          <w:sz w:val="20"/>
          <w:szCs w:val="20"/>
        </w:rPr>
      </w:pPr>
      <w:r w:rsidRPr="008E1AE1">
        <w:rPr>
          <w:rFonts w:ascii="Times New Roman" w:hAnsi="Times New Roman" w:cs="Times New Roman"/>
          <w:b/>
          <w:sz w:val="20"/>
          <w:szCs w:val="20"/>
        </w:rPr>
        <w:t>Introduction</w:t>
      </w:r>
    </w:p>
    <w:p w14:paraId="52F58E01" w14:textId="77777777" w:rsidR="007A4A0D" w:rsidRPr="008E1AE1" w:rsidRDefault="00022631"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 xml:space="preserve">Rapid advancements in nanotechnology and </w:t>
      </w:r>
      <w:r w:rsidR="00470EC4" w:rsidRPr="008E1AE1">
        <w:rPr>
          <w:rFonts w:ascii="Times New Roman" w:hAnsi="Times New Roman" w:cs="Times New Roman"/>
          <w:sz w:val="20"/>
          <w:szCs w:val="20"/>
        </w:rPr>
        <w:t>Nano science</w:t>
      </w:r>
      <w:r w:rsidRPr="008E1AE1">
        <w:rPr>
          <w:rFonts w:ascii="Times New Roman" w:hAnsi="Times New Roman" w:cs="Times New Roman"/>
          <w:sz w:val="20"/>
          <w:szCs w:val="20"/>
        </w:rPr>
        <w:t xml:space="preserve"> have sparked a scientific revolution that includes the synthesis of </w:t>
      </w:r>
      <w:r w:rsidR="00470EC4" w:rsidRPr="008E1AE1">
        <w:rPr>
          <w:rFonts w:ascii="Times New Roman" w:hAnsi="Times New Roman" w:cs="Times New Roman"/>
          <w:sz w:val="20"/>
          <w:szCs w:val="20"/>
        </w:rPr>
        <w:t>Nano scale</w:t>
      </w:r>
      <w:r w:rsidRPr="008E1AE1">
        <w:rPr>
          <w:rFonts w:ascii="Times New Roman" w:hAnsi="Times New Roman" w:cs="Times New Roman"/>
          <w:sz w:val="20"/>
          <w:szCs w:val="20"/>
        </w:rPr>
        <w:t xml:space="preserve"> materials, imaging of nanostructures, and the construction of useful </w:t>
      </w:r>
      <w:r w:rsidR="00470EC4" w:rsidRPr="008E1AE1">
        <w:rPr>
          <w:rFonts w:ascii="Times New Roman" w:hAnsi="Times New Roman" w:cs="Times New Roman"/>
          <w:sz w:val="20"/>
          <w:szCs w:val="20"/>
        </w:rPr>
        <w:t>Nano scale</w:t>
      </w:r>
      <w:r w:rsidRPr="008E1AE1">
        <w:rPr>
          <w:rFonts w:ascii="Times New Roman" w:hAnsi="Times New Roman" w:cs="Times New Roman"/>
          <w:sz w:val="20"/>
          <w:szCs w:val="20"/>
        </w:rPr>
        <w:t xml:space="preserve"> device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02/1439-7641(20000804)1:1&lt;18::AID-CPHC18&gt;3.0.CO;2-L","ISSN":"1439-7641 (Electronic)","PMID":"23696260","abstract":"Particles in the nanometer size range are attracting increasing attention with the growth of interest in nanotechnological disciplines. Nanoparticles display fascinating electronic and optical properties as a consequence of their dimensions and they may be easily synthesized from a wide range of materials. The dimensions of these particles makes them ideal candidates for the nanoengineering of surfaces and the fabrication of functional nanostructures. In the last five years, much effort has been expended on their organization on surfaces for the construction of functional interfaces. In this review, we address the research that has led to numerous sensing, electronic, optoelectronic, and photoelectronic interfaces, and also take time to cover the synthesis and characterization of nanoparticles and nanoparticle arrays.","author":[{"dropping-particle":"","family":"Shipway","given":"A N","non-dropping-particle":"","parse-names":false,"suffix":""},{"dropping-particle":"","family":"Katz","given":"E","non-dropping-particle":"","parse-names":false,"suffix":""},{"dropping-particle":"","family":"Willner","given":"I","non-dropping-particle":"","parse-names":false,"suffix":""}],"container-title":"Chemphyschem : a European journal of chemical physics and physical chemistry","id":"ITEM-1","issue":"1","issued":{"date-parts":[["2000","8"]]},"language":"eng","page":"18-52","publisher-place":"Germany","title":"Nanoparticle arrays on surfaces for electronic, optical, and sensor applications.","type":"article-journal","volume":"1"},"uris":["http://www.mendeley.com/documents/?uuid=2441a666-b3b7-4ad5-925e-c1ed4b7b7e14"]}],"mendeley":{"formattedCitation":"[1]","plainTextFormattedCitation":"[1]","previouslyFormattedCitation":"[1]"},"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21/cr030698+","ISSN":"0009-2665","author":[{"dropping-particle":"","family":"Daniel","given":"Marie-Christine","non-dropping-particle":"","parse-names":false,"suffix":""},{"dropping-particle":"","family":"Astruc","given":"Didier","non-dropping-particle":"","parse-names":false,"suffix":""}],"container-title":"Chemical Reviews","id":"ITEM-1","issue":"1","issued":{"date-parts":[["2004","1","1"]]},"note":"doi: 10.1021/cr030698+","page":"293-346","publisher":"American Chemical Society","title":"Gold Nanoparticles:  Assembly, Supramolecular Chemistry, Quantum-Size-Related Properties, and Applications toward Biology, Catalysis, and Nanotechnology","type":"article-journal","volume":"104"},"uris":["http://www.mendeley.com/documents/?uuid=7cf461b0-515f-4e10-83fc-24cbff803792"]}],"mendeley":{"formattedCitation":"[2]","plainTextFormattedCitation":"[2]","previouslyFormattedCitation":"[2]"},"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2]</w:t>
      </w:r>
      <w:r w:rsidR="0080462E" w:rsidRPr="008E1AE1">
        <w:rPr>
          <w:rFonts w:ascii="Times New Roman" w:hAnsi="Times New Roman" w:cs="Times New Roman"/>
          <w:sz w:val="20"/>
          <w:szCs w:val="20"/>
        </w:rPr>
        <w:fldChar w:fldCharType="end"/>
      </w:r>
      <w:r w:rsidR="00041B32" w:rsidRPr="008E1AE1">
        <w:rPr>
          <w:rFonts w:ascii="Times New Roman" w:hAnsi="Times New Roman" w:cs="Times New Roman"/>
          <w:sz w:val="20"/>
          <w:szCs w:val="20"/>
        </w:rPr>
        <w:t xml:space="preserve">. </w:t>
      </w:r>
      <w:r w:rsidRPr="008E1AE1">
        <w:rPr>
          <w:rFonts w:ascii="Times New Roman" w:hAnsi="Times New Roman" w:cs="Times New Roman"/>
          <w:sz w:val="20"/>
          <w:szCs w:val="20"/>
        </w:rPr>
        <w:t>The finding unique optical</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21/la9502711","ISSN":"0743-7463","author":[{"dropping-particle":"","family":"Mulvaney","given":"Paul","non-dropping-particle":"","parse-names":false,"suffix":""}],"container-title":"Langmuir","id":"ITEM-1","issue":"3","issued":{"date-parts":[["1996","1","1"]]},"note":"doi: 10.1021/la9502711","page":"788-800","publisher":"American Chemical Society","title":"Surface Plasmon Spectroscopy of Nanosized Metal Particles","type":"article-journal","volume":"12"},"uris":["http://www.mendeley.com/documents/?uuid=dfbca0c2-c883-47d7-bfd5-b53dde7cc4e7"]}],"mendeley":{"formattedCitation":"[3]","plainTextFormattedCitation":"[3]","previouslyFormattedCitation":"[3]"},"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3]</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xml:space="preserve">, </w:t>
      </w:r>
      <w:r w:rsidR="00470EC4" w:rsidRPr="008E1AE1">
        <w:rPr>
          <w:rFonts w:ascii="Times New Roman" w:hAnsi="Times New Roman" w:cs="Times New Roman"/>
          <w:sz w:val="20"/>
          <w:szCs w:val="20"/>
        </w:rPr>
        <w:t>photo physical</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02/1439-7641(20000804)1:1&lt;18::AID-CPHC18&gt;3.0.CO;2-L","ISSN":"1439-7641 (Electronic)","PMID":"23696260","abstract":"Particles in the nanometer size range are attracting increasing attention with the growth of interest in nanotechnological disciplines. Nanoparticles display fascinating electronic and optical properties as a consequence of their dimensions and they may be easily synthesized from a wide range of materials. The dimensions of these particles makes them ideal candidates for the nanoengineering of surfaces and the fabrication of functional nanostructures. In the last five years, much effort has been expended on their organization on surfaces for the construction of functional interfaces. In this review, we address the research that has led to numerous sensing, electronic, optoelectronic, and photoelectronic interfaces, and also take time to cover the synthesis and characterization of nanoparticles and nanoparticle arrays.","author":[{"dropping-particle":"","family":"Shipway","given":"A N","non-dropping-particle":"","parse-names":false,"suffix":""},{"dropping-particle":"","family":"Katz","given":"E","non-dropping-particle":"","parse-names":false,"suffix":""},{"dropping-particle":"","family":"Willner","given":"I","non-dropping-particle":"","parse-names":false,"suffix":""}],"container-title":"Chemphyschem : a European journal of chemical physics and physical chemistry","id":"ITEM-1","issue":"1","issued":{"date-parts":[["2000","8"]]},"language":"eng","page":"18-52","publisher-place":"Germany","title":"Nanoparticle arrays on surfaces for electronic, optical, and sensor applications.","type":"article-journal","volume":"1"},"uris":["http://www.mendeley.com/documents/?uuid=2441a666-b3b7-4ad5-925e-c1ed4b7b7e14"]}],"mendeley":{"formattedCitation":"[1]","plainTextFormattedCitation":"[1]","previouslyFormattedCitation":"[1]"},"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electrical</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63/1.2808874","ISSN":"0031-9228","author":[{"dropping-particle":"","family":"Grabert","given":"H","non-dropping-particle":"","parse-names":false,"suffix":""},{"dropping-particle":"","family":"Devoret","given":"M H","non-dropping-particle":"","parse-names":false,"suffix":""},{"dropping-particle":"","family":"Kastner","given":"Marc","non-dropping-particle":"","parse-names":false,"suffix":""}],"container-title":"Physics Today","id":"ITEM-1","issue":"4","issued":{"date-parts":[["1993","4","1"]]},"note":"doi: 10.1063/1.2808874","page":"62-63","publisher":"American Institute of Physics","title":"Single Charge Tunneling: Coulomb Blockade Phenomena in Nanostructures","type":"article-journal","volume":"46"},"uris":["http://www.mendeley.com/documents/?uuid=9a959053-0c29-4c23-927e-e87f1b8e7509"]}],"mendeley":{"formattedCitation":"[4]","plainTextFormattedCitation":"[4]","previouslyFormattedCitation":"[4]"},"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4]</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catalytic</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21/cr00024a006","ISSN":"0009-2665","author":[{"dropping-particle":"","family":"Lewis","given":"L N","non-dropping-particle":"","parse-names":false,"suffix":""}],"container-title":"Chemical Reviews","id":"ITEM-1","issue":"8","issued":{"date-parts":[["1993","12","1"]]},"note":"doi: 10.1021/cr00024a006","page":"2693-2730","publisher":"American Chemical Society","title":"Chemical catalysis by colloids and clusters","type":"article-journal","volume":"93"},"uris":["http://www.mendeley.com/documents/?uuid=ba45632f-4fa3-4448-9f4f-a4ee35da1f2e"]}],"mendeley":{"formattedCitation":"[5]","plainTextFormattedCitation":"[5]","previouslyFormattedCitation":"[5]"},"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5]</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ISSN":"1433-7851","author":[{"dropping-particle":"","family":"Schlögl","given":"Robert","non-dropping-particle":"","parse-names":false,"suffix":""},{"dropping-particle":"","family":"Abd Hamid","given":"Sharifah Bee","non-dropping-particle":"","parse-names":false,"suffix":""}],"container-title":"Angewandte Chemie International Edition","id":"ITEM-1","issue":"13","issued":{"date-parts":[["2004"]]},"page":"1628-1637","publisher":"Wiley Online Library","title":"Nanocatalysis: mature science revisited or something really new?","type":"article-journal","volume":"43"},"uris":["http://www.mendeley.com/documents/?uuid=0244db01-fd7b-4a65-b543-3bd92bbae579"]}],"mendeley":{"formattedCitation":"[6]","plainTextFormattedCitation":"[6]","previouslyFormattedCitation":"[6]"},"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6]</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xml:space="preserve">, and </w:t>
      </w:r>
      <w:r w:rsidR="00470EC4" w:rsidRPr="008E1AE1">
        <w:rPr>
          <w:rFonts w:ascii="Times New Roman" w:hAnsi="Times New Roman" w:cs="Times New Roman"/>
          <w:sz w:val="20"/>
          <w:szCs w:val="20"/>
        </w:rPr>
        <w:t>photo physical</w:t>
      </w:r>
      <w:r w:rsidRPr="008E1AE1">
        <w:rPr>
          <w:rFonts w:ascii="Times New Roman" w:hAnsi="Times New Roman" w:cs="Times New Roman"/>
          <w:sz w:val="20"/>
          <w:szCs w:val="20"/>
        </w:rPr>
        <w:t xml:space="preserve"> properties of nanoparticles or nanorods made of semiconducto</w:t>
      </w:r>
      <w:r w:rsidR="00D163C3" w:rsidRPr="008E1AE1">
        <w:rPr>
          <w:rFonts w:ascii="Times New Roman" w:hAnsi="Times New Roman" w:cs="Times New Roman"/>
          <w:sz w:val="20"/>
          <w:szCs w:val="20"/>
        </w:rPr>
        <w:t xml:space="preserve">rs (such as </w:t>
      </w:r>
      <w:proofErr w:type="spellStart"/>
      <w:r w:rsidR="00D163C3" w:rsidRPr="008E1AE1">
        <w:rPr>
          <w:rFonts w:ascii="Times New Roman" w:hAnsi="Times New Roman" w:cs="Times New Roman"/>
          <w:sz w:val="20"/>
          <w:szCs w:val="20"/>
        </w:rPr>
        <w:t>CdS</w:t>
      </w:r>
      <w:proofErr w:type="spellEnd"/>
      <w:r w:rsidR="00D163C3" w:rsidRPr="008E1AE1">
        <w:rPr>
          <w:rFonts w:ascii="Times New Roman" w:hAnsi="Times New Roman" w:cs="Times New Roman"/>
          <w:sz w:val="20"/>
          <w:szCs w:val="20"/>
        </w:rPr>
        <w:t xml:space="preserve">, TiO2, </w:t>
      </w:r>
      <w:proofErr w:type="spellStart"/>
      <w:r w:rsidR="00D163C3" w:rsidRPr="008E1AE1">
        <w:rPr>
          <w:rFonts w:ascii="Times New Roman" w:hAnsi="Times New Roman" w:cs="Times New Roman"/>
          <w:sz w:val="20"/>
          <w:szCs w:val="20"/>
        </w:rPr>
        <w:t>CdSe</w:t>
      </w:r>
      <w:proofErr w:type="spellEnd"/>
      <w:r w:rsidRPr="008E1AE1">
        <w:rPr>
          <w:rFonts w:ascii="Times New Roman" w:hAnsi="Times New Roman" w:cs="Times New Roman"/>
          <w:sz w:val="20"/>
          <w:szCs w:val="20"/>
        </w:rPr>
        <w:t>) or m</w:t>
      </w:r>
      <w:r w:rsidR="001A39F2" w:rsidRPr="008E1AE1">
        <w:rPr>
          <w:rFonts w:ascii="Times New Roman" w:hAnsi="Times New Roman" w:cs="Times New Roman"/>
          <w:sz w:val="20"/>
          <w:szCs w:val="20"/>
        </w:rPr>
        <w:t>etals (such as Ag, Au, or Cu)</w:t>
      </w:r>
      <w:r w:rsidRPr="008E1AE1">
        <w:rPr>
          <w:rFonts w:ascii="Times New Roman" w:hAnsi="Times New Roman" w:cs="Times New Roman"/>
          <w:sz w:val="20"/>
          <w:szCs w:val="20"/>
        </w:rPr>
        <w:t>.</w:t>
      </w:r>
      <w:r w:rsidR="0048414B" w:rsidRPr="008E1AE1">
        <w:rPr>
          <w:rFonts w:ascii="Times New Roman" w:hAnsi="Times New Roman" w:cs="Times New Roman"/>
          <w:sz w:val="20"/>
          <w:szCs w:val="20"/>
        </w:rPr>
        <w:t xml:space="preserve"> </w:t>
      </w:r>
      <w:r w:rsidRPr="008E1AE1">
        <w:rPr>
          <w:rFonts w:ascii="Times New Roman" w:hAnsi="Times New Roman" w:cs="Times New Roman"/>
          <w:sz w:val="20"/>
          <w:szCs w:val="20"/>
        </w:rPr>
        <w:t>Nanoscale building bloc</w:t>
      </w:r>
      <w:r w:rsidR="001A39F2" w:rsidRPr="008E1AE1">
        <w:rPr>
          <w:rFonts w:ascii="Times New Roman" w:hAnsi="Times New Roman" w:cs="Times New Roman"/>
          <w:sz w:val="20"/>
          <w:szCs w:val="20"/>
        </w:rPr>
        <w:t>ks have been e</w:t>
      </w:r>
      <w:r w:rsidR="00D163C3" w:rsidRPr="008E1AE1">
        <w:rPr>
          <w:rFonts w:ascii="Times New Roman" w:hAnsi="Times New Roman" w:cs="Times New Roman"/>
          <w:sz w:val="20"/>
          <w:szCs w:val="20"/>
        </w:rPr>
        <w:t xml:space="preserve">stablished </w:t>
      </w:r>
      <w:r w:rsidRPr="008E1AE1">
        <w:rPr>
          <w:rFonts w:ascii="Times New Roman" w:hAnsi="Times New Roman" w:cs="Times New Roman"/>
          <w:sz w:val="20"/>
          <w:szCs w:val="20"/>
        </w:rPr>
        <w:t>for the creation of useful nanostructures and gadget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21/cr030698+","ISSN":"0009-2665","author":[{"dropping-particle":"","family":"Daniel","given":"Marie-Christine","non-dropping-particle":"","parse-names":false,"suffix":""},{"dropping-particle":"","family":"Astruc","given":"Didier","non-dropping-particle":"","parse-names":false,"suffix":""}],"container-title":"Chemical Reviews","id":"ITEM-1","issue":"1","issued":{"date-parts":[["2004","1","1"]]},"note":"doi: 10.1021/cr030698+","page":"293-346","publisher":"American Chemical Society","title":"Gold Nanoparticles:  Assembly, Supramolecular Chemistry, Quantum-Size-Related Properties, and Applications toward Biology, Catalysis, and Nanotechnology","type":"article-journal","volume":"104"},"uris":["http://www.mendeley.com/documents/?uuid=7cf461b0-515f-4e10-83fc-24cbff803792"]}],"mendeley":{"formattedCitation":"[2]","plainTextFormattedCitation":"[2]","previouslyFormattedCitation":"[2]"},"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2]</w:t>
      </w:r>
      <w:r w:rsidR="0080462E" w:rsidRPr="008E1AE1">
        <w:rPr>
          <w:rFonts w:ascii="Times New Roman" w:hAnsi="Times New Roman" w:cs="Times New Roman"/>
          <w:sz w:val="20"/>
          <w:szCs w:val="20"/>
        </w:rPr>
        <w:fldChar w:fldCharType="end"/>
      </w:r>
      <w:r w:rsidR="000D6471" w:rsidRPr="008E1AE1">
        <w:rPr>
          <w:rFonts w:ascii="Times New Roman" w:hAnsi="Times New Roman" w:cs="Times New Roman"/>
          <w:sz w:val="20"/>
          <w:szCs w:val="20"/>
        </w:rPr>
        <w:t>.</w:t>
      </w:r>
    </w:p>
    <w:p w14:paraId="3155B0E1" w14:textId="77777777" w:rsidR="000D6471" w:rsidRPr="008E1AE1" w:rsidRDefault="000D6471"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lastRenderedPageBreak/>
        <w:t>The creation of two-dimensional or three-dimensional composite nanostructures on surfaces has been made possible by the chemical functionalization of nanoparticles or nanorod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02/1439-7641(20000804)1:1&lt;18::AID-CPHC18&gt;3.0.CO;2-L","ISSN":"1439-7641 (Electronic)","PMID":"23696260","abstract":"Particles in the nanometer size range are attracting increasing attention with the growth of interest in nanotechnological disciplines. Nanoparticles display fascinating electronic and optical properties as a consequence of their dimensions and they may be easily synthesized from a wide range of materials. The dimensions of these particles makes them ideal candidates for the nanoengineering of surfaces and the fabrication of functional nanostructures. In the last five years, much effort has been expended on their organization on surfaces for the construction of functional interfaces. In this review, we address the research that has led to numerous sensing, electronic, optoelectronic, and photoelectronic interfaces, and also take time to cover the synthesis and characterization of nanoparticles and nanoparticle arrays.","author":[{"dropping-particle":"","family":"Shipway","given":"A N","non-dropping-particle":"","parse-names":false,"suffix":""},{"dropping-particle":"","family":"Katz","given":"E","non-dropping-particle":"","parse-names":false,"suffix":""},{"dropping-particle":"","family":"Willner","given":"I","non-dropping-particle":"","parse-names":false,"suffix":""}],"container-title":"Chemphyschem : a European journal of chemical physics and physical chemistry","id":"ITEM-1","issue":"1","issued":{"date-parts":[["2000","8"]]},"language":"eng","page":"18-52","publisher-place":"Germany","title":"Nanoparticle arrays on surfaces for electronic, optical, and sensor applications.","type":"article-journal","volume":"1"},"uris":["http://www.mendeley.com/documents/?uuid=2441a666-b3b7-4ad5-925e-c1ed4b7b7e14"]}],"mendeley":{"formattedCitation":"[1]","plainTextFormattedCitation":"[1]","previouslyFormattedCitation":"[1]"},"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Functional devices have been disclosed, including single-electron transistor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author":[{"dropping-particle":"","family":"Feldheim","given":"Daniel L","non-dropping-particle":"","parse-names":false,"suffix":""},{"dropping-particle":"","family":"Keating","given":"Christine D","non-dropping-particle":"","parse-names":false,"suffix":""}],"container-title":"Chemical Society Reviews","id":"ITEM-1","issued":{"date-parts":[["1998"]]},"page":"1-12","title":"Self-assembly of single electron transistors and related devices","type":"article-journal","volume":"27"},"uris":["http://www.mendeley.com/documents/?uuid=9fb95e25-8129-4922-b4db-8a35bcbbc2be"]}],"mendeley":{"formattedCitation":"[7]","plainTextFormattedCitation":"[7]","previouslyFormattedCitation":"[7]"},"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7]</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63/1.1458685","ISSN":"0003-6951","author":[{"dropping-particle":"","family":"Kim","given":"T W","non-dropping-particle":"","parse-names":false,"suffix":""},{"dropping-particle":"","family":"Choo","given":"D C","non-dropping-particle":"","parse-names":false,"suffix":""},{"dropping-particle":"","family":"Shim","given":"J H","non-dropping-particle":"","parse-names":false,"suffix":""},{"dropping-particle":"","family":"Kang","given":"S O","non-dropping-particle":"","parse-names":false,"suffix":""}],"container-title":"Applied Physics Letters","id":"ITEM-1","issue":"12","issued":{"date-parts":[["2002","3","18"]]},"note":"doi: 10.1063/1.1458685","page":"2168-2170","publisher":"American Institute of Physics","title":"Single-electron transistors operating at room temperature, fabricated utilizing nanocrystals created by focused-ion beam","type":"article-journal","volume":"80"},"uris":["http://www.mendeley.com/documents/?uuid=733f4596-dbd6-4353-96d9-78428c53a4d6"]}],"mendeley":{"formattedCitation":"[8]","plainTextFormattedCitation":"[8]","previouslyFormattedCitation":"[8]"},"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8]</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nanoparticle-based switches, systems with tunable electro</w:t>
      </w:r>
      <w:r w:rsidR="00470EC4" w:rsidRPr="008E1AE1">
        <w:rPr>
          <w:rFonts w:ascii="Times New Roman" w:hAnsi="Times New Roman" w:cs="Times New Roman"/>
          <w:sz w:val="20"/>
          <w:szCs w:val="20"/>
        </w:rPr>
        <w:t xml:space="preserve"> </w:t>
      </w:r>
      <w:r w:rsidRPr="008E1AE1">
        <w:rPr>
          <w:rFonts w:ascii="Times New Roman" w:hAnsi="Times New Roman" w:cs="Times New Roman"/>
          <w:sz w:val="20"/>
          <w:szCs w:val="20"/>
        </w:rPr>
        <w:t>chemiluminescence</w:t>
      </w:r>
      <w:r w:rsidR="00470EC4" w:rsidRPr="008E1AE1">
        <w:rPr>
          <w:rFonts w:ascii="Times New Roman" w:hAnsi="Times New Roman" w:cs="Times New Roman"/>
          <w:sz w:val="20"/>
          <w:szCs w:val="20"/>
        </w:rPr>
        <w:t xml:space="preserve"> </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ISSN":"1533-4880","author":[{"dropping-particle":"","family":"Chen","given":"Wei","non-dropping-particle":"","parse-names":false,"suffix":""},{"dropping-particle":"","family":"Grouquist","given":"Dennis","non-dropping-particle":"","parse-names":false,"suffix":""},{"dropping-particle":"","family":"Roark","given":"Joel","non-dropping-particle":"","parse-names":false,"suffix":""}],"container-title":"Journal of Nanoscience and Nanotechnology","id":"ITEM-1","issue":"1","issued":{"date-parts":[["2002"]]},"page":"47-53","publisher":"American Scientific Publishers","title":"Voltage tunable electroluminescence of CdTe nanoparticle light-emitting diodes","type":"article-journal","volume":"2"},"uris":["http://www.mendeley.com/documents/?uuid=9a02fce0-a224-4f42-acfe-b556348163ba"]}],"mendeley":{"formattedCitation":"[9]","plainTextFormattedCitation":"[9]","previouslyFormattedCitation":"[9]"},"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9]</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xml:space="preserve">or enhanced </w:t>
      </w:r>
      <w:r w:rsidR="00470EC4" w:rsidRPr="008E1AE1">
        <w:rPr>
          <w:rFonts w:ascii="Times New Roman" w:hAnsi="Times New Roman" w:cs="Times New Roman"/>
          <w:sz w:val="20"/>
          <w:szCs w:val="20"/>
        </w:rPr>
        <w:t>photo electrochemistry</w:t>
      </w:r>
      <w:r w:rsidRPr="008E1AE1">
        <w:rPr>
          <w:rFonts w:ascii="Times New Roman" w:hAnsi="Times New Roman" w:cs="Times New Roman"/>
          <w:sz w:val="20"/>
          <w:szCs w:val="20"/>
        </w:rPr>
        <w:t xml:space="preserve">, and </w:t>
      </w:r>
      <w:r w:rsidR="00D163C3" w:rsidRPr="008E1AE1">
        <w:rPr>
          <w:rFonts w:ascii="Times New Roman" w:hAnsi="Times New Roman" w:cs="Times New Roman"/>
          <w:sz w:val="20"/>
          <w:szCs w:val="20"/>
        </w:rPr>
        <w:t>specialized</w:t>
      </w:r>
      <w:r w:rsidRPr="008E1AE1">
        <w:rPr>
          <w:rFonts w:ascii="Times New Roman" w:hAnsi="Times New Roman" w:cs="Times New Roman"/>
          <w:sz w:val="20"/>
          <w:szCs w:val="20"/>
        </w:rPr>
        <w:t xml:space="preserve"> sensor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02/1439-7641(20000804)1:1&lt;18::AID-CPHC18&gt;3.0.CO;2-L","ISSN":"1439-7641 (Electronic)","PMID":"23696260","abstract":"Particles in the nanometer size range are attracting increasing attention with the growth of interest in nanotechnological disciplines. Nanoparticles display fascinating electronic and optical properties as a consequence of their dimensions and they may be easily synthesized from a wide range of materials. The dimensions of these particles makes them ideal candidates for the nanoengineering of surfaces and the fabrication of functional nanostructures. In the last five years, much effort has been expended on their organization on surfaces for the construction of functional interfaces. In this review, we address the research that has led to numerous sensing, electronic, optoelectronic, and photoelectronic interfaces, and also take time to cover the synthesis and characterization of nanoparticles and nanoparticle arrays.","author":[{"dropping-particle":"","family":"Shipway","given":"A N","non-dropping-particle":"","parse-names":false,"suffix":""},{"dropping-particle":"","family":"Katz","given":"E","non-dropping-particle":"","parse-names":false,"suffix":""},{"dropping-particle":"","family":"Willner","given":"I","non-dropping-particle":"","parse-names":false,"suffix":""}],"container-title":"Chemphyschem : a European journal of chemical physics and physical chemistry","id":"ITEM-1","issue":"1","issued":{"date-parts":[["2000","8"]]},"language":"eng","page":"18-52","publisher-place":"Germany","title":"Nanoparticle arrays on surfaces for electronic, optical, and sensor applications.","type":"article-journal","volume":"1"},"uris":["http://www.mendeley.com/documents/?uuid=2441a666-b3b7-4ad5-925e-c1ed4b7b7e14"]}],"mendeley":{"formattedCitation":"[1]","plainTextFormattedCitation":"[1]","previouslyFormattedCitation":"[1]"},"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39/A902763G","ISSN":"0300-9580","abstract":"A three-dimensional conductive superstructure of 12 ± 1 nm Au-nanoparticles was built up on a conductive (indium-doped tin oxide) glass support by means of alternating treatments with Au-nanoparticle and cyclobis(paraquat-p-phenylene) tetrachloride solutions. The structure was characterized by absorbance spectroscopy (showing layer build-up and interparticle coupling), and cyclic voltammetry of the gold surface and crosslinking bipyridinium units (showing near-monolayer packing of each nanoparticle layer and a ratio of ca. 100 crosslinker molecules for each nanoparticle). The organic crosslinker molecule acts as a receptor for π-donor substrates, thus causing the concentration of such guests at the conductive superstructured array. This effect facilitates the use of the electrode as an effective sensing matrix for p-hydroquinone, 3,4-dihydroxyphenylacetic acid, dopamine and adrenaline, to concentrations as low as 1 µM. The sensitivity of the nanostructured array is controlled by the number of receptor/Au-nanoparticle layers associated with the electrode. Control experiments reveal that the superstructured electrode exhibits selectivity which is a consequence of specific interactions between the guests and the receptor, rather than the result of surface area or microenvironmental effects.","author":[{"dropping-particle":"","family":"Lahav","given":"Michal","non-dropping-particle":"","parse-names":false,"suffix":""},{"dropping-particle":"","family":"N. Shipway","given":"Andrew","non-dropping-particle":"","parse-names":false,"suffix":""},{"dropping-particle":"","family":"Willner","given":"Itamar","non-dropping-particle":"","parse-names":false,"suffix":""}],"container-title":"Journal of the Chemical Society, Perkin Transactions 2","id":"ITEM-1","issue":"9","issued":{"date-parts":[["1999"]]},"page":"1925-1931","publisher":"The Royal Society of Chemistry","title":"Au-nanoparticle–bis-bipyridinium cyclophane superstructures: assembly, characterization and sensoric applications","type":"article-journal"},"uris":["http://www.mendeley.com/documents/?uuid=e459d6ab-da85-44e5-8c55-c769c6d51818"]}],"mendeley":{"formattedCitation":"[10]","plainTextFormattedCitation":"[10]","previouslyFormattedCitation":"[10]"},"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0]</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xml:space="preserve">. The </w:t>
      </w:r>
      <w:r w:rsidR="00D163C3" w:rsidRPr="008E1AE1">
        <w:rPr>
          <w:rFonts w:ascii="Times New Roman" w:hAnsi="Times New Roman" w:cs="Times New Roman"/>
          <w:sz w:val="20"/>
          <w:szCs w:val="20"/>
        </w:rPr>
        <w:t>utilization</w:t>
      </w:r>
      <w:r w:rsidRPr="008E1AE1">
        <w:rPr>
          <w:rFonts w:ascii="Times New Roman" w:hAnsi="Times New Roman" w:cs="Times New Roman"/>
          <w:sz w:val="20"/>
          <w:szCs w:val="20"/>
        </w:rPr>
        <w:t xml:space="preserve"> of hybrid biomaterial-nanoparticle systems for biosensor, </w:t>
      </w:r>
      <w:r w:rsidR="00D163C3" w:rsidRPr="008E1AE1">
        <w:rPr>
          <w:rFonts w:ascii="Times New Roman" w:hAnsi="Times New Roman" w:cs="Times New Roman"/>
          <w:sz w:val="20"/>
          <w:szCs w:val="20"/>
        </w:rPr>
        <w:t>bioelectronics</w:t>
      </w:r>
      <w:r w:rsidRPr="008E1AE1">
        <w:rPr>
          <w:rFonts w:ascii="Times New Roman" w:hAnsi="Times New Roman" w:cs="Times New Roman"/>
          <w:sz w:val="20"/>
          <w:szCs w:val="20"/>
        </w:rPr>
        <w:t xml:space="preserve">, and circuitry applications has significantly advanced within these broader operations, and these initiatives have spawned the quickly emerging fields of </w:t>
      </w:r>
      <w:r w:rsidR="00470EC4" w:rsidRPr="008E1AE1">
        <w:rPr>
          <w:rFonts w:ascii="Times New Roman" w:hAnsi="Times New Roman" w:cs="Times New Roman"/>
          <w:sz w:val="20"/>
          <w:szCs w:val="20"/>
        </w:rPr>
        <w:t>Nano bioelectronics</w:t>
      </w:r>
      <w:r w:rsidRPr="008E1AE1">
        <w:rPr>
          <w:rFonts w:ascii="Times New Roman" w:hAnsi="Times New Roman" w:cs="Times New Roman"/>
          <w:sz w:val="20"/>
          <w:szCs w:val="20"/>
        </w:rPr>
        <w:t xml:space="preserve"> and </w:t>
      </w:r>
      <w:r w:rsidR="00470EC4" w:rsidRPr="008E1AE1">
        <w:rPr>
          <w:rFonts w:ascii="Times New Roman" w:hAnsi="Times New Roman" w:cs="Times New Roman"/>
          <w:sz w:val="20"/>
          <w:szCs w:val="20"/>
        </w:rPr>
        <w:t>Nano</w:t>
      </w:r>
      <w:r w:rsidRPr="008E1AE1">
        <w:rPr>
          <w:rFonts w:ascii="Times New Roman" w:hAnsi="Times New Roman" w:cs="Times New Roman"/>
          <w:sz w:val="20"/>
          <w:szCs w:val="20"/>
        </w:rPr>
        <w:t>-biotechnology</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02/anie.200400651","ISSN":"1433-7851 (Print)","PMID":"15538757","abstract":"Nanomaterials, such as metal or semiconductor nanoparticles and nanorods, exhibit  similar dimensions to those of biomolecules, such as proteins (enzymes, antigens, antibodies) or DNA. The integration of nanoparticles, which exhibit unique electronic, photonic, and catalytic properties, with biomaterials, which display unique recognition, catalytic, and inhibition properties, yields novel hybrid nanobiomaterials of synergetic properties and functions. This review describes recent advances in the synthesis of biomolecule-nanoparticle/nanorod hybrid systems and the application of such assemblies in the generation of 2D and 3D ordered structures in solutions and on surfaces. Particular emphasis is directed to the use of biomolecule-nanoparticle (metallic or semiconductive) assemblies for bioanalytical applications and for the fabrication of bioelectronic devices.","author":[{"dropping-particle":"","family":"Katz","given":"Eugenii","non-dropping-particle":"","parse-names":false,"suffix":""},{"dropping-particle":"","family":"Willner","given":"Itamar","non-dropping-particle":"","parse-names":false,"suffix":""}],"container-title":"Angewandte Chemie (International ed. in English)","id":"ITEM-1","issue":"45","issued":{"date-parts":[["2004","11"]]},"language":"eng","page":"6042-6108","publisher-place":"Germany","title":"Integrated nanoparticle-biomolecule hybrid systems: synthesis, properties, and  applications.","type":"article-journal","volume":"43"},"uris":["http://www.mendeley.com/documents/?uuid=cb8a5ab2-95a7-45f7-9e22-ac7ea3094334"]}],"mendeley":{"formattedCitation":"[11]","plainTextFormattedCitation":"[11]","previouslyFormattedCitation":"[11]"},"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1]</w:t>
      </w:r>
      <w:r w:rsidR="0080462E" w:rsidRPr="008E1AE1">
        <w:rPr>
          <w:rFonts w:ascii="Times New Roman" w:hAnsi="Times New Roman" w:cs="Times New Roman"/>
          <w:sz w:val="20"/>
          <w:szCs w:val="20"/>
        </w:rPr>
        <w:fldChar w:fldCharType="end"/>
      </w:r>
      <w:r w:rsidR="00AD4506" w:rsidRPr="008E1AE1">
        <w:rPr>
          <w:rFonts w:ascii="Times New Roman" w:hAnsi="Times New Roman" w:cs="Times New Roman"/>
          <w:sz w:val="20"/>
          <w:szCs w:val="20"/>
        </w:rPr>
        <w:t>.</w:t>
      </w:r>
      <w:r w:rsidRPr="008E1AE1">
        <w:rPr>
          <w:rFonts w:ascii="Times New Roman" w:hAnsi="Times New Roman" w:cs="Times New Roman"/>
          <w:sz w:val="20"/>
          <w:szCs w:val="20"/>
        </w:rPr>
        <w:t>For instance, the development of electrochemical or optical biosensors has resulted from the combination of metallic nanoparticles</w:t>
      </w:r>
      <w:r w:rsidR="003C265E" w:rsidRPr="008E1AE1">
        <w:rPr>
          <w:rFonts w:ascii="Times New Roman" w:hAnsi="Times New Roman" w:cs="Times New Roman"/>
          <w:sz w:val="20"/>
          <w:szCs w:val="20"/>
        </w:rPr>
        <w:t xml:space="preserve"> with </w:t>
      </w:r>
      <w:r w:rsidRPr="008E1AE1">
        <w:rPr>
          <w:rFonts w:ascii="Times New Roman" w:hAnsi="Times New Roman" w:cs="Times New Roman"/>
          <w:sz w:val="20"/>
          <w:szCs w:val="20"/>
        </w:rPr>
        <w:t>enzyme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126/science.1080664","ISSN":"1095-9203 (Electronic)","PMID":"12649477","abstract":"The reconstitution of an apo-flavoenzyme, apo-glucose oxidase, on a 1.4-nanometer  gold nanocrystal functionalized with the cofactor flavin adenine dinucleotide and integrated into a conductive film yields a bioelectrocatalytic system with exceptional electrical contact with the electrode support. The electron transfer turnover rate of the reconstituted bioelectrocatalyst is approximately 5000 per second, compared with the rate at which molecular oxygen, the natural cosubstrate of the enzyme, accepts electrons (approximately 700 per second). The gold nanoparticle acts as an electron relay or \"electrical nanoplug\" for the alignment of the enzyme on the conductive support and for the electrical wiring of its redox-active center.","author":[{"dropping-particle":"","family":"Xiao","given":"Yi","non-dropping-particle":"","parse-names":false,"suffix":""},{"dropping-particle":"","family":"Patolsky","given":"Fernando","non-dropping-particle":"","parse-names":false,"suffix":""},{"dropping-particle":"","family":"Katz","given":"Eugenii","non-dropping-particle":"","parse-names":false,"suffix":""},{"dropping-particle":"","family":"Hainfeld","given":"James F","non-dropping-particle":"","parse-names":false,"suffix":""},{"dropping-particle":"","family":"Willner","given":"Itamar","non-dropping-particle":"","parse-names":false,"suffix":""}],"container-title":"Science (New York, N.Y.)","id":"ITEM-1","issue":"5614","issued":{"date-parts":[["2003","3"]]},"language":"eng","page":"1877-1881","publisher-place":"United States","title":"\"Plugging into Enzymes\": nanowiring of redox enzymes by a gold nanoparticle.","type":"article-journal","volume":"299"},"uris":["http://www.mendeley.com/documents/?uuid=37b567a0-a3b8-4323-8b9b-4251943b85df"]}],"mendeley":{"formattedCitation":"[12]","plainTextFormattedCitation":"[12]","previouslyFormattedCitation":"[12]"},"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2]</w:t>
      </w:r>
      <w:r w:rsidR="0080462E" w:rsidRPr="008E1AE1">
        <w:rPr>
          <w:rFonts w:ascii="Times New Roman" w:hAnsi="Times New Roman" w:cs="Times New Roman"/>
          <w:sz w:val="20"/>
          <w:szCs w:val="20"/>
        </w:rPr>
        <w:fldChar w:fldCharType="end"/>
      </w:r>
      <w:r w:rsidR="003C265E" w:rsidRPr="008E1AE1">
        <w:rPr>
          <w:rFonts w:ascii="Times New Roman" w:hAnsi="Times New Roman" w:cs="Times New Roman"/>
          <w:sz w:val="20"/>
          <w:szCs w:val="20"/>
        </w:rPr>
        <w:t>,</w:t>
      </w:r>
      <w:r w:rsidRPr="008E1AE1">
        <w:rPr>
          <w:rFonts w:ascii="Times New Roman" w:hAnsi="Times New Roman" w:cs="Times New Roman"/>
          <w:sz w:val="20"/>
          <w:szCs w:val="20"/>
        </w:rPr>
        <w:t>nucleic acid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126/science.277.5329.1078","ISSN":"0036-8075 (Print)","PMID":"9262471","abstract":"A highly selective, colorimetric polynucleotide detection method based on  mercaptoalkyloligonucleotide-modified gold nanoparticle probes is reported. Introduction of a single-stranded target oligonucleotide (30 bases) into a solution containing the appropriate probes resulted in the formation of a polymeric network of nanoparticles with a concomitant red-to-pinkish/purple color change. Hybridization was facilitated by freezing and thawing of the solutions, and the denaturation of these hybrid materials showed transition temperatures over a narrow range that allowed differentiation of a variety of imperfect targets. Transfer of the hybridization mixture to a reverse-phase silica plate resulted in a blue color upon drying that could be detected visually. The unoptimized system can detect about 10 femtomoles of an oligonucleotide.","author":[{"dropping-particle":"","family":"Elghanian","given":"R","non-dropping-particle":"","parse-names":false,"suffix":""},{"dropping-particle":"","family":"Storhoff","given":"J J","non-dropping-particle":"","parse-names":false,"suffix":""},{"dropping-particle":"","family":"Mucic","given":"R C","non-dropping-particle":"","parse-names":false,"suffix":""},{"dropping-particle":"","family":"Letsinger","given":"R L","non-dropping-particle":"","parse-names":false,"suffix":""},{"dropping-particle":"","family":"Mirkin","given":"C A","non-dropping-particle":"","parse-names":false,"suffix":""}],"container-title":"Science (New York, N.Y.)","id":"ITEM-1","issue":"5329","issued":{"date-parts":[["1997","8"]]},"language":"eng","page":"1078-1081","publisher-place":"United States","title":"Selective colorimetric detection of polynucleotides based on the  distance-dependent optical properties of gold nanoparticles.","type":"article-journal","volume":"277"},"uris":["http://www.mendeley.com/documents/?uuid=215509e7-86b5-4a95-ab47-5870a0d13c34"]}],"mendeley":{"formattedCitation":"[13]","plainTextFormattedCitation":"[13]","previouslyFormattedCitation":"[13]"},"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3]</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21/ac0107148","ISSN":"0003-2700","author":[{"dropping-particle":"","family":"Wang","given":"Joseph","non-dropping-particle":"","parse-names":false,"suffix":""},{"dropping-particle":"","family":"Xu","given":"Danke","non-dropping-particle":"","parse-names":false,"suffix":""},{"dropping-particle":"","family":"Kawde","given":"Abdel-Nasser","non-dropping-particle":"","parse-names":false,"suffix":""},{"dropping-particle":"","family":"Polsky","given":"Ronen","non-dropping-particle":"","parse-names":false,"suffix":""}],"container-title":"Analytical Chemistry","id":"ITEM-1","issue":"22","issued":{"date-parts":[["2001","11","1"]]},"note":"doi: 10.1021/ac0107148","page":"5576-5581","publisher":"American Chemical Society","title":"Metal Nanoparticle-Based Electrochemical Stripping Potentiometric Detection of DNA Hybridization","type":"article-journal","volume":"73"},"uris":["http://www.mendeley.com/documents/?uuid=9484762a-b8aa-46b2-b13f-3c70765ffed3"]}],"mendeley":{"formattedCitation":"[14]","plainTextFormattedCitation":"[14]","previouslyFormattedCitation":"[14]"},"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4]</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or antigens/antibodie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21/la981729c","ISSN":"0743-7463","author":[{"dropping-particle":"","family":"Velev","given":"O D","non-dropping-particle":"","parse-names":false,"suffix":""},{"dropping-particle":"","family":"Kaler","given":"E W","non-dropping-particle":"","parse-names":false,"suffix":""}],"container-title":"Langmuir","id":"ITEM-1","issue":"11","issued":{"date-parts":[["1999","5","1"]]},"note":"doi: 10.1021/la981729c","page":"3693-3698","publisher":"American Chemical Society","title":"In Situ Assembly of Colloidal Particles into Miniaturized Biosensors","type":"article-journal","volume":"15"},"uris":["http://www.mendeley.com/documents/?uuid=17668b57-041c-4ee3-90cb-ea7c9bff8af5"]}],"mendeley":{"formattedCitation":"[15]","plainTextFormattedCitation":"[15]","previouslyFormattedCitation":"[15]"},"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5]</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73/pnas.97.3.996","ISSN":"0027-8424 (Print)","PMID":"10655473","abstract":"We introduce and demonstrate the use of colloidal silver plasmon-resonant  particles (PRPs) as optical reporters in typical biological assays. PRPs are ultrabright, nanosized optical scatterers, which scatter light elastically and can be prepared with a scattering peak at any color in the visible spectrum. PRPs are readily observed individually with a microscope configured for dark-field microscopy, with white-light illumination of typical power. Here we illustrate the use of PRPs, surface coated with standard ligands, as target-specific labels in an in situ hybridization and an immunocytology assay. We propose that PRPs can replace or complement established labels, such as those based on radioactivity, fluorescence, chemiluminescence, or enzymatic/colorimetric detection that are used routinely in biochemistry, cell biology, and medical diagnostic applications. Moreover, because PRP labels are nonbleaching and bright enough to be rapidly identified and counted, an ultrasensitive assay format based on single-target molecule detection is now practical. We also present the results of a model sandwich immunoassay for goat anti-biotin antibody, in which the number of PRP labels counted in an image constitutes the measured signal.","author":[{"dropping-particle":"","family":"Schultz","given":"S","non-dropping-particle":"","parse-names":false,"suffix":""},{"dropping-particle":"","family":"Smith","given":"D R","non-dropping-particle":"","parse-names":false,"suffix":""},{"dropping-particle":"","family":"Mock","given":"J J","non-dropping-particle":"","parse-names":false,"suffix":""},{"dropping-particle":"","family":"Schultz","given":"D A","non-dropping-particle":"","parse-names":false,"suffix":""}],"container-title":"Proceedings of the National Academy of Sciences of the United States of America","id":"ITEM-1","issue":"3","issued":{"date-parts":[["2000","2"]]},"language":"eng","page":"996-1001","publisher-place":"United States","title":"Single-target molecule detection with nonbleaching multicolor optical  immunolabels.","type":"article-journal","volume":"97"},"uris":["http://www.mendeley.com/documents/?uuid=c259ba44-9ff7-419f-af25-fbc7ced0b96b"]}],"mendeley":{"formattedCitation":"[16]","plainTextFormattedCitation":"[16]","previouslyFormattedCitation":"[16]"},"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6]</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w:t>
      </w:r>
    </w:p>
    <w:p w14:paraId="3F6F6C86" w14:textId="77777777" w:rsidR="005E69E4" w:rsidRPr="008E1AE1" w:rsidRDefault="005E69E4"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Nanostructures with higher complexity and hierarchical functionality have been assembled by altering nanowires or nanotube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ISSN":"0947-6539","author":[{"dropping-particle":"","family":"Kovtyukhova","given":"Nina I","non-dropping-particle":"","parse-names":false,"suffix":""},{"dropping-particle":"","family":"Mallouk","given":"Thomas E","non-dropping-particle":"","parse-names":false,"suffix":""}],"container-title":"Chemistry–A European Journal","id":"ITEM-1","issue":"19","issued":{"date-parts":[["2002"]]},"page":"4354-4363","publisher":"Wiley Online Library","title":"Nanowires as building blocks for self‐assembling logic and memory circuits","type":"article-journal","volume":"8"},"uris":["http://www.mendeley.com/documents/?uuid=37efd349-31cc-4888-b9fd-05298a0d385f"]}],"mendeley":{"formattedCitation":"[17]","plainTextFormattedCitation":"[17]","previouslyFormattedCitation":"[17]"},"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7]</w:t>
      </w:r>
      <w:r w:rsidR="0080462E" w:rsidRPr="008E1AE1">
        <w:rPr>
          <w:rFonts w:ascii="Times New Roman" w:hAnsi="Times New Roman" w:cs="Times New Roman"/>
          <w:sz w:val="20"/>
          <w:szCs w:val="20"/>
        </w:rPr>
        <w:fldChar w:fldCharType="end"/>
      </w:r>
      <w:r w:rsidR="00927D5C" w:rsidRPr="008E1AE1">
        <w:rPr>
          <w:rFonts w:ascii="Times New Roman" w:hAnsi="Times New Roman" w:cs="Times New Roman"/>
          <w:sz w:val="20"/>
          <w:szCs w:val="20"/>
        </w:rPr>
        <w:t>.</w:t>
      </w:r>
      <w:r w:rsidRPr="008E1AE1">
        <w:rPr>
          <w:rFonts w:ascii="Times New Roman" w:hAnsi="Times New Roman" w:cs="Times New Roman"/>
          <w:sz w:val="20"/>
          <w:szCs w:val="20"/>
        </w:rPr>
        <w:t xml:space="preserve">Carbon nanotubes </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38/354056a0","ISSN":"1476-4687","abstract":"THE synthesis of molecular carbon structures in the form of C60 and other fullerenes1 has stimulated intense interest in the structures accessible to graphitic carbon sheets. Here I report the preparation of a new type of finite carbon structure consisting of needle-like tubes. Produced using an arc-discharge evaporation method similar to that used for fullerene synthesis, the needles grow at the negative end of the electrode used for the arc discharge. Electron microscopy reveals that each needle comprises coaxial tubes of graphitic sheets, ranging in number from 2 up to about 50. On each tube the  carbon-atom hexagons are arranged in a helical fashion about the needle axis. The helical pitch varies from needle to needle and from tube to tube  within a single needle. It appears that this helical structure may aid the growth process. The formation of these needles, ranging from a few to a few tens of nanometres in diameter, suggests that engineering of carbon structures should be possible on scales considerably greater than those relevant to the fullerenes.","author":[{"dropping-particle":"","family":"Iijima","given":"Sumio","non-dropping-particle":"","parse-names":false,"suffix":""}],"container-title":"Nature","id":"ITEM-1","issue":"6348","issued":{"date-parts":[["1991"]]},"page":"56-58","title":"Helical microtubules of graphitic carbon","type":"article-journal","volume":"354"},"uris":["http://www.mendeley.com/documents/?uuid=4411362c-8244-475f-8bba-ff68fd6002db"]}],"mendeley":{"formattedCitation":"[18]","plainTextFormattedCitation":"[18]","previouslyFormattedCitation":"[18]"},"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8]</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CNTs) were found shortly after the successful laboratory production of full-</w:t>
      </w:r>
      <w:proofErr w:type="spellStart"/>
      <w:r w:rsidRPr="008E1AE1">
        <w:rPr>
          <w:rFonts w:ascii="Times New Roman" w:hAnsi="Times New Roman" w:cs="Times New Roman"/>
          <w:sz w:val="20"/>
          <w:szCs w:val="20"/>
        </w:rPr>
        <w:t>erenes</w:t>
      </w:r>
      <w:proofErr w:type="spellEnd"/>
      <w:r w:rsidR="00470EC4" w:rsidRPr="008E1AE1">
        <w:rPr>
          <w:rFonts w:ascii="Times New Roman" w:hAnsi="Times New Roman" w:cs="Times New Roman"/>
          <w:sz w:val="20"/>
          <w:szCs w:val="20"/>
        </w:rPr>
        <w:t xml:space="preserve"> </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38/347354a0","ISSN":"1476-4687","abstract":"A new form of pure, solid carbon has been synthesized consisting of a somewhat disordered hexagonal close packing of soccer-ball-shaped C60 molecules. Infrared spectra and X-ray diffraction studies of the molecular packing confirm that the molecules have the anticipated 'fullerene' structure. Mass spectroscopy shows that the C70 molecule is present at levels of a few per cent. The solid-state and molecular properties of C60 and its possible role in interstellar space can now be studied in detail.","author":[{"dropping-particle":"","family":"Krätschmer","given":"W","non-dropping-particle":"","parse-names":false,"suffix":""},{"dropping-particle":"","family":"Lamb","given":"Lowell D","non-dropping-particle":"","parse-names":false,"suffix":""},{"dropping-particle":"","family":"Fostiropoulos","given":"K","non-dropping-particle":"","parse-names":false,"suffix":""},{"dropping-particle":"","family":"Huffman","given":"Donald R","non-dropping-particle":"","parse-names":false,"suffix":""}],"container-title":"Nature","id":"ITEM-1","issue":"6291","issued":{"date-parts":[["1990"]]},"page":"354-358","title":"Solid C60: a new form of carbon","type":"article-journal","volume":"347"},"uris":["http://www.mendeley.com/documents/?uuid=3b847521-acca-486c-96bb-1825b8441c5c"]}],"mendeley":{"formattedCitation":"[19]","plainTextFormattedCitation":"[19]","previouslyFormattedCitation":"[19]"},"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9]</w:t>
      </w:r>
      <w:r w:rsidR="0080462E" w:rsidRPr="008E1AE1">
        <w:rPr>
          <w:rFonts w:ascii="Times New Roman" w:hAnsi="Times New Roman" w:cs="Times New Roman"/>
          <w:sz w:val="20"/>
          <w:szCs w:val="20"/>
        </w:rPr>
        <w:fldChar w:fldCharType="end"/>
      </w:r>
      <w:r w:rsidR="00470EC4" w:rsidRPr="008E1AE1">
        <w:rPr>
          <w:rFonts w:ascii="Times New Roman" w:hAnsi="Times New Roman" w:cs="Times New Roman"/>
          <w:sz w:val="20"/>
          <w:szCs w:val="20"/>
        </w:rPr>
        <w:t xml:space="preserve">, and since </w:t>
      </w:r>
      <w:r w:rsidRPr="008E1AE1">
        <w:rPr>
          <w:rFonts w:ascii="Times New Roman" w:hAnsi="Times New Roman" w:cs="Times New Roman"/>
          <w:sz w:val="20"/>
          <w:szCs w:val="20"/>
        </w:rPr>
        <w:t xml:space="preserve">they have received significant theoretical </w:t>
      </w:r>
      <w:r w:rsidR="00763D19" w:rsidRPr="008E1AE1">
        <w:rPr>
          <w:rFonts w:ascii="Times New Roman" w:hAnsi="Times New Roman" w:cs="Times New Roman"/>
          <w:sz w:val="20"/>
          <w:szCs w:val="20"/>
        </w:rPr>
        <w:t>and experimental interest.</w:t>
      </w:r>
      <w:r w:rsidR="00470EC4" w:rsidRPr="008E1AE1">
        <w:rPr>
          <w:rFonts w:ascii="Times New Roman" w:hAnsi="Times New Roman" w:cs="Times New Roman"/>
          <w:sz w:val="20"/>
          <w:szCs w:val="20"/>
        </w:rPr>
        <w:t xml:space="preserve"> </w:t>
      </w:r>
      <w:r w:rsidRPr="008E1AE1">
        <w:rPr>
          <w:rFonts w:ascii="Times New Roman" w:hAnsi="Times New Roman" w:cs="Times New Roman"/>
          <w:sz w:val="20"/>
          <w:szCs w:val="20"/>
        </w:rPr>
        <w:t xml:space="preserve">One-dimensional molecular wires with a diameter of about 0.2 nm, single-walled </w:t>
      </w:r>
      <w:r w:rsidR="00763D19" w:rsidRPr="008E1AE1">
        <w:rPr>
          <w:rFonts w:ascii="Times New Roman" w:hAnsi="Times New Roman" w:cs="Times New Roman"/>
          <w:sz w:val="20"/>
          <w:szCs w:val="20"/>
        </w:rPr>
        <w:t>carbon nanotubes (SWCNT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38/354056a0","ISSN":"1476-4687","abstract":"THE synthesis of molecular carbon structures in the form of C60 and other fullerenes1 has stimulated intense interest in the structures accessible to graphitic carbon sheets. Here I report the preparation of a new type of finite carbon structure consisting of needle-like tubes. Produced using an arc-discharge evaporation method similar to that used for fullerene synthesis, the needles grow at the negative end of the electrode used for the arc discharge. Electron microscopy reveals that each needle comprises coaxial tubes of graphitic sheets, ranging in number from 2 up to about 50. On each tube the  carbon-atom hexagons are arranged in a helical fashion about the needle axis. The helical pitch varies from needle to needle and from tube to tube  within a single needle. It appears that this helical structure may aid the growth process. The formation of these needles, ranging from a few to a few tens of nanometres in diameter, suggests that engineering of carbon structures should be possible on scales considerably greater than those relevant to the fullerenes.","author":[{"dropping-particle":"","family":"Iijima","given":"Sumio","non-dropping-particle":"","parse-names":false,"suffix":""}],"container-title":"Nature","id":"ITEM-1","issue":"6348","issued":{"date-parts":[["1991"]]},"page":"56-58","title":"Helical microtubules of graphitic carbon","type":"article-journal","volume":"354"},"uris":["http://www.mendeley.com/documents/?uuid=4411362c-8244-475f-8bba-ff68fd6002db"]}],"mendeley":{"formattedCitation":"[18]","plainTextFormattedCitation":"[18]","previouslyFormattedCitation":"[18]"},"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8]</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xml:space="preserve"> exhibit special structural features and distinctive electronic properties that have drawn attention to their potential use as active components in solid-s</w:t>
      </w:r>
      <w:r w:rsidR="00763D19" w:rsidRPr="008E1AE1">
        <w:rPr>
          <w:rFonts w:ascii="Times New Roman" w:hAnsi="Times New Roman" w:cs="Times New Roman"/>
          <w:sz w:val="20"/>
          <w:szCs w:val="20"/>
        </w:rPr>
        <w:t>tate optoelectronic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88/0957-4484/14/10/305","ISSN":"0957-4484","abstract":"It has been long recognized that surface properties are of paramount importance for a broad range of materials and a large variety of devices. The recent development of nanoscience and nanotechnology has opened up novel fundamental and applied frontiers in surface functionalization and characterization. At the nanometre scale, the high surface-to-volume ratio characteristic of most nanomaterials has been demonstrated to have a tremendous influence of many fundamental material properties and device performance. In this paper, we present some of the important issues on the surface functionalization and characterization of polymers and carbon nanotubes for certain biomedical and optoelectronic applications and summarize our recent research activities along this line.","author":[{"dropping-particle":"","family":"Liming Dai","given":"","non-dropping-particle":"","parse-names":false,"suffix":""},{"dropping-particle":"","family":"Pingang He","given":"","non-dropping-particle":"","parse-names":false,"suffix":""},{"dropping-particle":"","family":"Sinan Li","given":"","non-dropping-particle":"","parse-names":false,"suffix":""}],"container-title":"Nanotechnology","id":"ITEM-1","issue":"10","issued":{"date-parts":[["2003"]]},"page":"1081","title":"Functionalized surfaces based on polymers and carbon nanotubes for some biomedical and optoelectronic applications","type":"article-journal","volume":"14"},"uris":["http://www.mendeley.com/documents/?uuid=5f95cbb2-6e22-4fd8-9815-5d040dd6baa9"]}],"mendeley":{"formattedCitation":"[20]","plainTextFormattedCitation":"[20]","previouslyFormattedCitation":"[20]"},"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20]</w:t>
      </w:r>
      <w:r w:rsidR="0080462E" w:rsidRPr="008E1AE1">
        <w:rPr>
          <w:rFonts w:ascii="Times New Roman" w:hAnsi="Times New Roman" w:cs="Times New Roman"/>
          <w:sz w:val="20"/>
          <w:szCs w:val="20"/>
        </w:rPr>
        <w:fldChar w:fldCharType="end"/>
      </w:r>
      <w:r w:rsidR="00763D19" w:rsidRPr="008E1AE1">
        <w:rPr>
          <w:rFonts w:ascii="Times New Roman" w:hAnsi="Times New Roman" w:cs="Times New Roman"/>
          <w:sz w:val="20"/>
          <w:szCs w:val="20"/>
        </w:rPr>
        <w:t xml:space="preserve">and </w:t>
      </w:r>
      <w:r w:rsidR="00B37C43" w:rsidRPr="008E1AE1">
        <w:rPr>
          <w:rFonts w:ascii="Times New Roman" w:hAnsi="Times New Roman" w:cs="Times New Roman"/>
          <w:sz w:val="20"/>
          <w:szCs w:val="20"/>
        </w:rPr>
        <w:t>Nano electronic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ISSN":"0921-4526","author":[{"dropping-particle":"","family":"Tsukagoshi","given":"K","non-dropping-particle":"","parse-names":false,"suffix":""},{"dropping-particle":"","family":"Yoneya","given":"N","non-dropping-particle":"","parse-names":false,"suffix":""},{"dropping-particle":"","family":"Uryu","given":"S","non-dropping-particle":"","parse-names":false,"suffix":""},{"dropping-particle":"","family":"Aoyagi","given":"Y","non-dropping-particle":"","parse-names":false,"suffix":""},{"dropping-particle":"","family":"Kanda","given":"A","non-dropping-particle":"","parse-names":false,"suffix":""},{"dropping-particle":"","family":"Ootuka","given":"Y","non-dropping-particle":"","parse-names":false,"suffix":""},{"dropping-particle":"","family":"Alphenaar","given":"B W","non-dropping-particle":"","parse-names":false,"suffix":""}],"container-title":"Physica B: Condensed Matter","id":"ITEM-1","issue":"1-4","issued":{"date-parts":[["2002"]]},"page":"107-114","publisher":"Elsevier","title":"Carbon nanotube devices for nanoelectronics","type":"article-journal","volume":"323"},"uris":["http://www.mendeley.com/documents/?uuid=d4994510-042f-404e-9b0a-764ae726b2eb"]}],"mendeley":{"formattedCitation":"[21]","plainTextFormattedCitation":"[21]","previouslyFormattedCitation":"[21]"},"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21]</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ISBN":"1520-6106","author":[{"dropping-particle":"","family":"Dai","given":"Hongjie","non-dropping-particle":"","parse-names":false,"suffix":""},{"dropping-particle":"","family":"Kong","given":"Jing","non-dropping-particle":"","parse-names":false,"suffix":""},{"dropping-particle":"","family":"Zhou","given":"Chongwu","non-dropping-particle":"","parse-names":false,"suffix":""},{"dropping-particle":"","family":"Franklin","given":"Nathan","non-dropping-particle":"","parse-names":false,"suffix":""},{"dropping-particle":"","family":"Tombler","given":"Thomas","non-dropping-particle":"","parse-names":false,"suffix":""},{"dropping-particle":"","family":"Cassell","given":"Alan","non-dropping-particle":"","parse-names":false,"suffix":""},{"dropping-particle":"","family":"Fan","given":"Shoushan","non-dropping-particle":"","parse-names":false,"suffix":""},{"dropping-particle":"","family":"Chapline","given":"Michael","non-dropping-particle":"","parse-names":false,"suffix":""}],"container-title":"The Journal of Physical Chemistry B","id":"ITEM-1","issue":"51","issued":{"date-parts":[["1999"]]},"page":"11246-11255","publisher":"ACS Publications","title":"Controlled chemical routes to nanotube architectures, physics, and devices","type":"article","volume":"103"},"uris":["http://www.mendeley.com/documents/?uuid=9c8dcbe2-40b9-4b98-a9b0-8317ec75db88"]}],"mendeley":{"formattedCitation":"[22]","plainTextFormattedCitation":"[22]","previouslyFormattedCitation":"[22]"},"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22]</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https://doi.org/10.1016/j.msec.2003.09.153","ISSN":"0928-4931","abstract":"As the semiconductor industry faces increasing technological and financial challenges, new concepts have to be assessed. The extraordinary characteristics of carbon nanotubes make them a promising candidate for applications in micro- and nanoelectronics. Catalyst mediated CVD growth is very well suited for selective, in-situ growth of nanotubes compatible with the requirements of microelectronics technology. This deposition method can be exploited for carbon nanotube vias. Semiconducting single-walled tubes can be successfully operated as carbon nanotube field-effect transistors (CNTFETs). A simulation of an ideal vertical CNTFET is presented and compared with the requirements of the ITRS roadmap. Finally, we compare an upgraded CNTFET with the most advanced silicon MOSFETs.","author":[{"dropping-particle":"","family":"Hoenlein","given":"W","non-dropping-particle":"","parse-names":false,"suffix":""},{"dropping-particle":"","family":"Kreupl","given":"F","non-dropping-particle":"","parse-names":false,"suffix":""},{"dropping-particle":"","family":"Duesberg","given":"G S","non-dropping-particle":"","parse-names":false,"suffix":""},{"dropping-particle":"","family":"Graham","given":"A P","non-dropping-particle":"","parse-names":false,"suffix":""},{"dropping-particle":"","family":"Liebau","given":"M","non-dropping-particle":"","parse-names":false,"suffix":""},{"dropping-particle":"","family":"Seidel","given":"R","non-dropping-particle":"","parse-names":false,"suffix":""},{"dropping-particle":"","family":"Unger","given":"E","non-dropping-particle":"","parse-names":false,"suffix":""}],"container-title":"Materials Science and Engineering: C","id":"ITEM-1","issue":"6","issued":{"date-parts":[["2003"]]},"page":"663-669","title":"Carbon nanotubes for microelectronics: status and future prospects","type":"article-journal","volume":"23"},"uris":["http://www.mendeley.com/documents/?uuid=af71b57b-e0e9-4a6f-b66a-eb1a073e086a"]}],"mendeley":{"formattedCitation":"[23]","plainTextFormattedCitation":"[23]","previouslyFormattedCitation":"[23]"},"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23]</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https://doi.org/10.1016/j.crhy.2003.10.021","ISSN":"1631-0705","author":[{"dropping-particle":"","family":"Petit","given":"Pierre","non-dropping-particle":"","parse-names":false,"suffix":""},{"dropping-particle":"","family":"Loiseau","given":"Annick","non-dropping-particle":"","parse-names":false,"suffix":""}],"container-title":"Comptes Rendus Physique","id":"ITEM-1","issue":"9","issued":{"date-parts":[["2003"]]},"page":"967-974","title":"Carbon nanotubes: from science to applications","type":"article-journal","volume":"4"},"uris":["http://www.mendeley.com/documents/?uuid=f3e4152e-96f1-46a0-890f-8ec0ad35e29f"]}],"mendeley":{"formattedCitation":"[24]","plainTextFormattedCitation":"[24]","previouslyFormattedCitation":"[24]"},"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24]</w:t>
      </w:r>
      <w:r w:rsidR="0080462E" w:rsidRPr="008E1AE1">
        <w:rPr>
          <w:rFonts w:ascii="Times New Roman" w:hAnsi="Times New Roman" w:cs="Times New Roman"/>
          <w:sz w:val="20"/>
          <w:szCs w:val="20"/>
        </w:rPr>
        <w:fldChar w:fldCharType="end"/>
      </w:r>
      <w:r w:rsidR="00B12FB3" w:rsidRPr="008E1AE1">
        <w:rPr>
          <w:rFonts w:ascii="Times New Roman" w:hAnsi="Times New Roman" w:cs="Times New Roman"/>
          <w:sz w:val="20"/>
          <w:szCs w:val="20"/>
        </w:rPr>
        <w:t>.</w:t>
      </w:r>
    </w:p>
    <w:p w14:paraId="30A320C7" w14:textId="77777777" w:rsidR="009861DA" w:rsidRPr="008E1AE1" w:rsidRDefault="005E0EDE"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Over the past few years, various techniques for creating, isolating, and purifying CNTs have been developed</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177/2397791417712836","ISSN":"2397-7914","abstract":"This work proposes the production of multi-walled carbon nanotubes by AC arc discharging of spectroscopically pure graphite electrodes of different shapes, that is, movable cylindrical and stationary rectangular electrode by manual metal arc welding setup. Continuous arc was generated by maintaining the gap of about 3?mm between the electrodes which in turn formed the plasma zone. Vaporization of carbon cations followed by sudden quenching paved the way for formation of carbon nantotubes. Nanotubes produced were deposited on the stationary graphite electrode in the form of soot. Further extraction of the nanoparticles from the soot was performed by conducting series of purification processes which will be discussed in upcoming chapters. Morphology and purity of the extracted nanotubes were investigated by X-ray diffraction, scanning electron microscopy, field-emission scanning electron microscopy, transmission electron microscopy and Raman spectroscopy. Following the characterization process, it was observed that the so-produced nanotubes were of different shapes, that is, carbon cone nanotubes, nanocapsules, nanoparticles and branching type and randomly oriented. The length of the nanotubes varied from 231 to 561?nm, whereas diameter was found to be in the range of 14?55?nm.","author":[{"dropping-particle":"","family":"Singh","given":"K K","non-dropping-particle":"","parse-names":false,"suffix":""},{"dropping-particle":"","family":"Chaudhary","given":"S K","non-dropping-particle":"","parse-names":false,"suffix":""},{"dropping-particle":"","family":"Venugopal","given":"R","non-dropping-particle":"","parse-names":false,"suffix":""},{"dropping-particle":"","family":"Gaurav","given":"A","non-dropping-particle":"","parse-names":false,"suffix":""}],"container-title":"Proceedings of the Institution of Mechanical Engineers, Part N: Journal of Nanomaterials, Nanoengineering and Nanosystems","id":"ITEM-1","issue":"3","issued":{"date-parts":[["2017","6","21"]]},"note":"doi: 10.1177/2397791417712836","page":"141-151","publisher":"SAGE Publications","title":"Bulk synthesis of multi-walled carbon nanotubes by AC arc discharge method","type":"article-journal","volume":"231"},"uris":["http://www.mendeley.com/documents/?uuid=1e9e3f1a-26b7-43db-a167-90871ccb8a48"]}],"mendeley":{"formattedCitation":"[25]","plainTextFormattedCitation":"[25]","previouslyFormattedCitation":"[25]"},"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25]</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https://doi.org/10.1016/S0008-6223(03)00014-9","ISSN":"0008-6223","abstract":"Single-wall carbon nanotubes (SWNTs) have exceptional strength and stiffness and high thermal and electrical conductivity, making them excellent candidates for aerospace structural materials. However, one of the most fundamental challenges is purifying the SWNTs. The purpose of this study was to develop a simple purification process for SWNTs, along with an understanding of the purification process. In addition, uncomplicated analytical methods were sought to screen and compare various purification methods. In this study, we demonstrate an easy method of cleaning SWNTs and evaluating their purity. The cleaning method, which employed oxidative heat treatment followed by acid reflux, was straightforward, inexpensive, and fairly effective. The purification mechanism was determined to be, first, that much of the non-nanotube carbon and iron catalyst was oxidized and, second, that the acid washing removed the iron oxide, leaving relatively pure SWNTs. Also, it was shown that a combination of thermal gravimetric analysis and Raman spectroscopy, both of which take only a few minutes and require little sample preparation, are sufficient as qualitative screening tools to determine the relative purity of SWNTs. Other analytical techniques were used to verify the validity of the screening techniques.","author":[{"dropping-particle":"","family":"Strong","given":"Karla L","non-dropping-particle":"","parse-names":false,"suffix":""},{"dropping-particle":"","family":"Anderson","given":"David P","non-dropping-particle":"","parse-names":false,"suffix":""},{"dropping-particle":"","family":"Lafdi","given":"Khalid","non-dropping-particle":"","parse-names":false,"suffix":""},{"dropping-particle":"","family":"Kuhn","given":"John N","non-dropping-particle":"","parse-names":false,"suffix":""}],"container-title":"Carbon","id":"ITEM-1","issue":"8","issued":{"date-parts":[["2003"]]},"page":"1477-1488","title":"Purification process for single-wall carbon nanotubes","type":"article-journal","volume":"41"},"uris":["http://www.mendeley.com/documents/?uuid=de923040-0c41-48bf-bb21-03bde57af90a"]}],"mendeley":{"formattedCitation":"[26]","plainTextFormattedCitation":"[26]","previouslyFormattedCitation":"[26]"},"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26]</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63/1.1491302","ISSN":"0003-6951","author":[{"dropping-particle":"","family":"Anazawa","given":"Kazunori","non-dropping-particle":"","parse-names":false,"suffix":""},{"dropping-particle":"","family":"Shimotani","given":"Kei","non-dropping-particle":"","parse-names":false,"suffix":""},{"dropping-particle":"","family":"Manabe","given":"Chikara","non-dropping-particle":"","parse-names":false,"suffix":""},{"dropping-particle":"","family":"Watanabe","given":"Hiroyuki","non-dropping-particle":"","parse-names":false,"suffix":""},{"dropping-particle":"","family":"Shimizu","given":"Masaaki","non-dropping-particle":"","parse-names":false,"suffix":""}],"container-title":"Applied Physics Letters","id":"ITEM-1","issue":"4","issued":{"date-parts":[["2002","7","16"]]},"note":"doi: 10.1063/1.1491302","page":"739-741","publisher":"American Institute of Physics","title":"High-purity carbon nanotubes synthesis method by an arc discharging in magnetic field","type":"article-journal","volume":"81"},"uris":["http://www.mendeley.com/documents/?uuid=973d4c37-1e21-4180-b6ff-0e52a82589cf"]}],"mendeley":{"formattedCitation":"[27]","plainTextFormattedCitation":"[27]","previouslyFormattedCitation":"[27]"},"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27]</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https://doi.org/10.1016/S0022-3697(99)00358-3","ISSN":"0022-3697","abstract":"Using a graphite rod with a hole filled with the powder of a mixture of Y–Ni alloy and graphite or calcium carbide and nickel as anode, single-wall carbon nanotubes (SWCNTs) with high yield were produced in quantity of tens of grams a day under the arc conditions of 40</w:instrText>
      </w:r>
      <w:r w:rsidR="00F3771E" w:rsidRPr="008E1AE1">
        <w:rPr>
          <w:rFonts w:ascii="Cambria Math" w:hAnsi="Cambria Math" w:cs="Cambria Math"/>
          <w:sz w:val="20"/>
          <w:szCs w:val="20"/>
        </w:rPr>
        <w:instrText>∼</w:instrText>
      </w:r>
      <w:r w:rsidR="00F3771E" w:rsidRPr="008E1AE1">
        <w:rPr>
          <w:rFonts w:ascii="Times New Roman" w:hAnsi="Times New Roman" w:cs="Times New Roman"/>
          <w:sz w:val="20"/>
          <w:szCs w:val="20"/>
        </w:rPr>
        <w:instrText>60A d.c. and helium pressure of 500 or 700torr. The yield of SWCNTs can be quantitatively determined by thermogravimetric analysis (TGA) method. The morphology and structure of SWCNTs were observed by SEM, HREM and Raman spectroscopy. The results showed that the helium atmosphere strongly affects the yield of SWCNTs and the diameter distributions of SWCNTs are different when different catalyst was used, proving that the diameter of SWCNTs is dependent on the properties of the metal catalysts. Our results suggested a formation mechanism of SWCNTs and the roles played by nickel and yttrium or calcium atoms.","author":[{"dropping-particle":"","family":"Shi","given":"Zujin","non-dropping-particle":"","parse-names":false,"suffix":""},{"dropping-particle":"","family":"Lian","given":"Yongfu","non-dropping-particle":"","parse-names":false,"suffix":""},{"dropping-particle":"","family":"Liao","given":"Fu Hui","non-dropping-particle":"","parse-names":false,"suffix":""},{"dropping-particle":"","family":"Zhou","given":"Xihuang","non-dropping-particle":"","parse-names":false,"suffix":""},{"dropping-particle":"","family":"Gu","given":"Zhennan","non-dropping-particle":"","parse-names":false,"suffix":""},{"dropping-particle":"","family":"Zhang","given":"Y","non-dropping-particle":"","parse-names":false,"suffix":""},{"dropping-particle":"","family":"Iijima","given":"S","non-dropping-particle":"","parse-names":false,"suffix":""},{"dropping-particle":"","family":"Li","given":"Hongdong","non-dropping-particle":"","parse-names":false,"suffix":""},{"dropping-particle":"","family":"Yue","given":"Kwok To","non-dropping-particle":"","parse-names":false,"suffix":""},{"dropping-particle":"","family":"Zhang","given":"Shu-Lin","non-dropping-particle":"","parse-names":false,"suffix":""}],"container-title":"Journal of Physics and Chemistry of Solids","id":"ITEM-1","issue":"7","issued":{"date-parts":[["2000"]]},"page":"1031-1036","title":"Large scale synthesis of single-wall carbon nanotubes by arc-discharge method","type":"article-journal","volume":"61"},"uris":["http://www.mendeley.com/documents/?uuid=e9eceb6e-2c5d-462f-9254-006ad38da28c"]}],"mendeley":{"formattedCitation":"[28]","plainTextFormattedCitation":"[28]","previouslyFormattedCitation":"[28]"},"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28]</w:t>
      </w:r>
      <w:r w:rsidR="0080462E" w:rsidRPr="008E1AE1">
        <w:rPr>
          <w:rFonts w:ascii="Times New Roman" w:hAnsi="Times New Roman" w:cs="Times New Roman"/>
          <w:sz w:val="20"/>
          <w:szCs w:val="20"/>
        </w:rPr>
        <w:fldChar w:fldCharType="end"/>
      </w:r>
      <w:r w:rsidR="00837FD4" w:rsidRPr="008E1AE1">
        <w:rPr>
          <w:rFonts w:ascii="Times New Roman" w:hAnsi="Times New Roman" w:cs="Times New Roman"/>
          <w:sz w:val="20"/>
          <w:szCs w:val="20"/>
        </w:rPr>
        <w:t>.</w:t>
      </w:r>
      <w:r w:rsidRPr="008E1AE1">
        <w:rPr>
          <w:rFonts w:ascii="Times New Roman" w:hAnsi="Times New Roman" w:cs="Times New Roman"/>
          <w:sz w:val="20"/>
          <w:szCs w:val="20"/>
        </w:rPr>
        <w:t xml:space="preserve">By using ultrasonic agitation to break up CNTs into smaller pieces in concentrated acid mixtures, chromatography can separate the fragmented CNTs into tubes with specific length </w:t>
      </w:r>
      <w:r w:rsidR="00470EC4" w:rsidRPr="008E1AE1">
        <w:rPr>
          <w:rFonts w:ascii="Times New Roman" w:hAnsi="Times New Roman" w:cs="Times New Roman"/>
          <w:sz w:val="20"/>
          <w:szCs w:val="20"/>
        </w:rPr>
        <w:t>distributions. Aligned</w:t>
      </w:r>
      <w:r w:rsidRPr="008E1AE1">
        <w:rPr>
          <w:rFonts w:ascii="Times New Roman" w:hAnsi="Times New Roman" w:cs="Times New Roman"/>
          <w:sz w:val="20"/>
          <w:szCs w:val="20"/>
        </w:rPr>
        <w:t xml:space="preserve"> CNT assemblies with adjustable length and densit</w:t>
      </w:r>
      <w:r w:rsidR="00837FD4" w:rsidRPr="008E1AE1">
        <w:rPr>
          <w:rFonts w:ascii="Times New Roman" w:hAnsi="Times New Roman" w:cs="Times New Roman"/>
          <w:sz w:val="20"/>
          <w:szCs w:val="20"/>
        </w:rPr>
        <w:t xml:space="preserve">y have been produced. </w:t>
      </w:r>
      <w:r w:rsidRPr="008E1AE1">
        <w:rPr>
          <w:rFonts w:ascii="Times New Roman" w:hAnsi="Times New Roman" w:cs="Times New Roman"/>
          <w:sz w:val="20"/>
          <w:szCs w:val="20"/>
        </w:rPr>
        <w:t xml:space="preserve">Chemical techniques have been developed to adjust the electronic characteristics of nanotubes. The assembly of CNTs in devices is made possible by the selective functionalization of SWCNTs (e.g., with thiol groups) and their attachment to preorganized surfaces (e.g., gold). Most importantly, low-resistance contacts between CNTs and other electronic components are made </w:t>
      </w:r>
      <w:r w:rsidR="00470EC4" w:rsidRPr="008E1AE1">
        <w:rPr>
          <w:rFonts w:ascii="Times New Roman" w:hAnsi="Times New Roman" w:cs="Times New Roman"/>
          <w:sz w:val="20"/>
          <w:szCs w:val="20"/>
        </w:rPr>
        <w:t>possible. With</w:t>
      </w:r>
      <w:r w:rsidR="00837FD4" w:rsidRPr="008E1AE1">
        <w:rPr>
          <w:rFonts w:ascii="Times New Roman" w:hAnsi="Times New Roman" w:cs="Times New Roman"/>
          <w:sz w:val="20"/>
          <w:szCs w:val="20"/>
        </w:rPr>
        <w:t xml:space="preserve"> these methods in hand, CNTs ought to find use in the development and utilization of novel </w:t>
      </w:r>
      <w:r w:rsidR="00470EC4" w:rsidRPr="008E1AE1">
        <w:rPr>
          <w:rFonts w:ascii="Times New Roman" w:hAnsi="Times New Roman" w:cs="Times New Roman"/>
          <w:sz w:val="20"/>
          <w:szCs w:val="20"/>
        </w:rPr>
        <w:t>Nano scale</w:t>
      </w:r>
      <w:r w:rsidR="00837FD4" w:rsidRPr="008E1AE1">
        <w:rPr>
          <w:rFonts w:ascii="Times New Roman" w:hAnsi="Times New Roman" w:cs="Times New Roman"/>
          <w:sz w:val="20"/>
          <w:szCs w:val="20"/>
        </w:rPr>
        <w:t xml:space="preserve"> devices like biosensors, fuel cells, and molecular electronics. Although the delocalized p-system of nanotubes will inevitably change as a result of graphitic sidewall functionalization, this can still provide a practical and controllable method of tethering molecular species </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39/B201013P","ISSN":"0959-9428","abstract":"Despite the extraordinary promise of single-wall carbon nanotubes, their realistic application in materials and devices has been hindered by processing and manipulation difficulties. Now that this unique material is readily available in near kilogram quantities (albeit still at high cost), research into means of chemical alteration is in full swing. The covalent attachment of appropriate moieties is anticipated to facilitate applications development by improving solubility and ease of dispersion, and providing for chemical attachment to surfaces and polymer matrices. While it is clear that more investigation is needed to elucidate the nature and locality of covalently attached moieties, developments to date indicate that carbon nanotubes may indeed be considered a true segment of organic chemistry. In this contribution, we review the current state of carbon nanotube covalent chemistry, and convey our anxious expectation that further developments will follow.","author":[{"dropping-particle":"","family":"Bahr","given":"Jeffrey L","non-dropping-particle":"","parse-names":false,"suffix":""},{"dropping-particle":"","family":"Tour","given":"James M","non-dropping-particle":"","parse-names":false,"suffix":""}],"container-title":"Journal of Materials Chemistry","id":"ITEM-1","issue":"7","issued":{"date-parts":[["2002"]]},"page":"1952-1958","publisher":"The Royal Society of Chemistry","title":"Covalent chemistry of single-wall carbon nanotubes","type":"article-journal","volume":"12"},"uris":["http://www.mendeley.com/documents/?uuid=6417c7ef-67ba-4e12-ac9c-b2e04b2ccf78"]}],"mendeley":{"formattedCitation":"[29]","plainTextFormattedCitation":"[29]","previouslyFormattedCitation":"[29]"},"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29]</w:t>
      </w:r>
      <w:r w:rsidR="0080462E" w:rsidRPr="008E1AE1">
        <w:rPr>
          <w:rFonts w:ascii="Times New Roman" w:hAnsi="Times New Roman" w:cs="Times New Roman"/>
          <w:sz w:val="20"/>
          <w:szCs w:val="20"/>
        </w:rPr>
        <w:fldChar w:fldCharType="end"/>
      </w:r>
      <w:r w:rsidR="00837FD4" w:rsidRPr="008E1AE1">
        <w:rPr>
          <w:rFonts w:ascii="Times New Roman" w:hAnsi="Times New Roman" w:cs="Times New Roman"/>
          <w:sz w:val="20"/>
          <w:szCs w:val="20"/>
        </w:rPr>
        <w:t>. Additionally, biomaterial-functionalized CNTs are anticipated for use in biomedical application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88/0957-4484/14/10/305","ISSN":"0957-4484","abstract":"It has been long recognized that surface properties are of paramount importance for a broad range of materials and a large variety of devices. The recent development of nanoscience and nanotechnology has opened up novel fundamental and applied frontiers in surface functionalization and characterization. At the nanometre scale, the high surface-to-volume ratio characteristic of most nanomaterials has been demonstrated to have a tremendous influence of many fundamental material properties and device performance. In this paper, we present some of the important issues on the surface functionalization and characterization of polymers and carbon nanotubes for certain biomedical and optoelectronic applications and summarize our recent research activities along this line.","author":[{"dropping-particle":"","family":"Liming Dai","given":"","non-dropping-particle":"","parse-names":false,"suffix":""},{"dropping-particle":"","family":"Pingang He","given":"","non-dropping-particle":"","parse-names":false,"suffix":""},{"dropping-particle":"","family":"Sinan Li","given":"","non-dropping-particle":"","parse-names":false,"suffix":""}],"container-title":"Nanotechnology","id":"ITEM-1","issue":"10","issued":{"date-parts":[["2003"]]},"page":"1081","title":"Functionalized surfaces based on polymers and carbon nanotubes for some biomedical and optoelectronic applications","type":"article-journal","volume":"14"},"uris":["http://www.mendeley.com/documents/?uuid=5f95cbb2-6e22-4fd8-9815-5d040dd6baa9"]}],"mendeley":{"formattedCitation":"[20]","plainTextFormattedCitation":"[20]","previouslyFormattedCitation":"[20]"},"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20]</w:t>
      </w:r>
      <w:r w:rsidR="0080462E" w:rsidRPr="008E1AE1">
        <w:rPr>
          <w:rFonts w:ascii="Times New Roman" w:hAnsi="Times New Roman" w:cs="Times New Roman"/>
          <w:sz w:val="20"/>
          <w:szCs w:val="20"/>
        </w:rPr>
        <w:fldChar w:fldCharType="end"/>
      </w:r>
      <w:r w:rsidR="00850C87" w:rsidRPr="008E1AE1">
        <w:rPr>
          <w:rFonts w:ascii="Times New Roman" w:hAnsi="Times New Roman" w:cs="Times New Roman"/>
          <w:sz w:val="20"/>
          <w:szCs w:val="20"/>
        </w:rPr>
        <w:t>.</w:t>
      </w:r>
      <w:r w:rsidR="00837FD4" w:rsidRPr="008E1AE1">
        <w:rPr>
          <w:rFonts w:ascii="Times New Roman" w:hAnsi="Times New Roman" w:cs="Times New Roman"/>
          <w:sz w:val="20"/>
          <w:szCs w:val="20"/>
        </w:rPr>
        <w:t>Functionalized CNTs can accumulate in the cytoplasm, penetrate the nucleus, and cross cell membranes without causing cytot</w:t>
      </w:r>
      <w:r w:rsidR="00850C87" w:rsidRPr="008E1AE1">
        <w:rPr>
          <w:rFonts w:ascii="Times New Roman" w:hAnsi="Times New Roman" w:cs="Times New Roman"/>
          <w:sz w:val="20"/>
          <w:szCs w:val="20"/>
        </w:rPr>
        <w:t xml:space="preserve">oxicity </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39/B311254C","ISSN":"1359-7345","abstract":"Functionalised carbon nanotubes are able to cross the cell membrane and to accumulate in the cytoplasm or reach the nucleus without being toxic for the cell up to 10 µM.","author":[{"dropping-particle":"","family":"Pantarotto","given":"Davide","non-dropping-particle":"","parse-names":false,"suffix":""},{"dropping-particle":"","family":"Briand","given":"Jean-Paul","non-dropping-particle":"","parse-names":false,"suffix":""},{"dropping-particle":"","family":"Prato","given":"Maurizio","non-dropping-particle":"","parse-names":false,"suffix":""},{"dropping-particle":"","family":"Bianco","given":"Alberto","non-dropping-particle":"","parse-names":false,"suffix":""}],"container-title":"Chemical Communications","id":"ITEM-1","issue":"1","issued":{"date-parts":[["2004"]]},"page":"16-17","publisher":"The Royal Society of Chemistry","title":"Translocation of bioactive peptides across cell membranes by carbon nanotubes","type":"article-journal"},"uris":["http://www.mendeley.com/documents/?uuid=c24cebb8-fec9-4966-997d-b4280edff847"]}],"mendeley":{"formattedCitation":"[30]","plainTextFormattedCitation":"[30]","previouslyFormattedCitation":"[30]"},"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30]</w:t>
      </w:r>
      <w:r w:rsidR="0080462E" w:rsidRPr="008E1AE1">
        <w:rPr>
          <w:rFonts w:ascii="Times New Roman" w:hAnsi="Times New Roman" w:cs="Times New Roman"/>
          <w:sz w:val="20"/>
          <w:szCs w:val="20"/>
        </w:rPr>
        <w:fldChar w:fldCharType="end"/>
      </w:r>
      <w:r w:rsidR="00850C87" w:rsidRPr="008E1AE1">
        <w:rPr>
          <w:rFonts w:ascii="Times New Roman" w:hAnsi="Times New Roman" w:cs="Times New Roman"/>
          <w:sz w:val="20"/>
          <w:szCs w:val="20"/>
        </w:rPr>
        <w:t xml:space="preserve">. </w:t>
      </w:r>
      <w:r w:rsidR="00837FD4" w:rsidRPr="008E1AE1">
        <w:rPr>
          <w:rFonts w:ascii="Times New Roman" w:hAnsi="Times New Roman" w:cs="Times New Roman"/>
          <w:sz w:val="20"/>
          <w:szCs w:val="20"/>
        </w:rPr>
        <w:t>CNTs may therefore serve as carriers for delivering other bioactive components into cells. In fact, cells have been immunized and their ability to produce antibodies has been enhanced by the efficient delivery of biomolecules into cell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https://doi.org/10.1002/anie.200501613","ISSN":"1433-7851","abstract":"Tasty tubes: Multiwalled carbon nanotubes functionalized with fluorescein isothiocyanate and amphotericin B (AmB) have been shown to be rapidly internalized by mammalian cells (see picture) without the toxic effects typically displayed upon treatment with AmB. Furthermore, the modified drug exhibits a higher antifungal activity than native AmB.","author":[{"dropping-particle":"","family":"Wu","given":"Wei","non-dropping-particle":"","parse-names":false,"suffix":""},{"dropping-particle":"","family":"Wieckowski","given":"Sébastien","non-dropping-particle":"","parse-names":false,"suffix":""},{"dropping-particle":"","family":"Pastorin","given":"Giorgia","non-dropping-particle":"","parse-names":false,"suffix":""},{"dropping-particle":"","family":"Benincasa","given":"Monica","non-dropping-particle":"","parse-names":false,"suffix":""},{"dropping-particle":"","family":"Klumpp","given":"Cédric","non-dropping-particle":"","parse-names":false,"suffix":""},{"dropping-particle":"","family":"Briand","given":"Jean-Paul","non-dropping-particle":"","parse-names":false,"suffix":""},{"dropping-particle":"","family":"Gennaro","given":"Renato","non-dropping-particle":"","parse-names":false,"suffix":""},{"dropping-particle":"","family":"Prato","given":"Maurizio","non-dropping-particle":"","parse-names":false,"suffix":""},{"dropping-particle":"","family":"Bianco","given":"Alberto","non-dropping-particle":"","parse-names":false,"suffix":""}],"container-title":"Angewandte Chemie International Edition","id":"ITEM-1","issue":"39","issued":{"date-parts":[["2005","10","7"]]},"note":"https://doi.org/10.1002/anie.200501613","page":"6358-6362","publisher":"John Wiley &amp; Sons, Ltd","title":"Targeted Delivery of Amphotericin B to Cells by Using Functionalized Carbon Nanotubes","type":"article-journal","volume":"44"},"uris":["http://www.mendeley.com/documents/?uuid=978c51e0-20ce-4581-b0d6-c347d227a50c"]}],"mendeley":{"formattedCitation":"[31]","plainTextFormattedCitation":"[31]","previouslyFormattedCitation":"[31]"},"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31]</w:t>
      </w:r>
      <w:r w:rsidR="0080462E" w:rsidRPr="008E1AE1">
        <w:rPr>
          <w:rFonts w:ascii="Times New Roman" w:hAnsi="Times New Roman" w:cs="Times New Roman"/>
          <w:sz w:val="20"/>
          <w:szCs w:val="20"/>
        </w:rPr>
        <w:fldChar w:fldCharType="end"/>
      </w:r>
      <w:r w:rsidR="009861DA" w:rsidRPr="008E1AE1">
        <w:rPr>
          <w:rFonts w:ascii="Times New Roman" w:hAnsi="Times New Roman" w:cs="Times New Roman"/>
          <w:sz w:val="20"/>
          <w:szCs w:val="20"/>
        </w:rPr>
        <w:t>.</w:t>
      </w:r>
      <w:r w:rsidR="00837FD4" w:rsidRPr="008E1AE1">
        <w:rPr>
          <w:rFonts w:ascii="Times New Roman" w:hAnsi="Times New Roman" w:cs="Times New Roman"/>
          <w:sz w:val="20"/>
          <w:szCs w:val="20"/>
        </w:rPr>
        <w:t xml:space="preserve">The use of SWCNTs as atomic force microscopy (AFM) imaging tips of </w:t>
      </w:r>
      <w:r w:rsidR="001D23D6" w:rsidRPr="008E1AE1">
        <w:rPr>
          <w:rFonts w:ascii="Times New Roman" w:hAnsi="Times New Roman" w:cs="Times New Roman"/>
          <w:sz w:val="20"/>
          <w:szCs w:val="20"/>
        </w:rPr>
        <w:t>bio macromolecules</w:t>
      </w:r>
      <w:r w:rsidR="00837FD4" w:rsidRPr="008E1AE1">
        <w:rPr>
          <w:rFonts w:ascii="Times New Roman" w:hAnsi="Times New Roman" w:cs="Times New Roman"/>
          <w:sz w:val="20"/>
          <w:szCs w:val="20"/>
        </w:rPr>
        <w:t>, including antibodies, DNA, and b-amyloid p</w:t>
      </w:r>
      <w:r w:rsidR="009861DA" w:rsidRPr="008E1AE1">
        <w:rPr>
          <w:rFonts w:ascii="Times New Roman" w:hAnsi="Times New Roman" w:cs="Times New Roman"/>
          <w:sz w:val="20"/>
          <w:szCs w:val="20"/>
        </w:rPr>
        <w:t>rotofibrils</w:t>
      </w:r>
      <w:r w:rsidR="00837FD4" w:rsidRPr="008E1AE1">
        <w:rPr>
          <w:rFonts w:ascii="Times New Roman" w:hAnsi="Times New Roman" w:cs="Times New Roman"/>
          <w:sz w:val="20"/>
          <w:szCs w:val="20"/>
        </w:rPr>
        <w:t xml:space="preserve"> has been reported in groundbreaking studie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38/27873","ISSN":"0028-0836 (Print)","PMID":"9665127","abstract":"Carbon nanotubes combine a range of properties that make them well suited for use  as probe tips in applications such as atomic force microscopy (AFM). Their high aspect ratio, for example, opens up the possibility of probing the deep crevices that occur in microelectronic circuits, and the small effective radius of nanotube tips significantly improves the lateral resolution beyond what can be achieved using commercial silicon tips. Another characteristic feature of nanotubes is their ability to buckle elastically, which makes them very robust while limiting the maximum force that is applied to delicate organic and biological samples. Earlier investigations into the performance of nanotubes as scanning probe microscopy tips have focused on topographical imaging, but a potentially more significant issue is the question of whether nanotubes can be modified to create probes that can sense and manipulate matter at the molecular level. Here we demonstrate that nanotube tips with the capability of chemical and biological discrimination can be created with acidic functionality and by coupling basic or hydrophobic functionalities or biomolecular probes to the carboxyl groups that are present at the open tip ends. We have used these modified nanotubes as AFM tips to titrate the acid and base groups, to image patterned samples based on molecular interactions, and to measure the binding force between single protein-ligand pairs. As carboxyl groups are readily derivatized by a variety of reactions, the preparation of a wide range of functionalized nanotube tips should be possible, thus creating molecular probes with potential applications in many areas of chemistry and biology.","author":[{"dropping-particle":"","family":"Wong","given":"S S","non-dropping-particle":"","parse-names":false,"suffix":""},{"dropping-particle":"","family":"Joselevich","given":"E","non-dropping-particle":"","parse-names":false,"suffix":""},{"dropping-particle":"","family":"Woolley","given":"A T","non-dropping-particle":"","parse-names":false,"suffix":""},{"dropping-particle":"","family":"Cheung","given":"C L","non-dropping-particle":"","parse-names":false,"suffix":""},{"dropping-particle":"","family":"Lieber","given":"C M","non-dropping-particle":"","parse-names":false,"suffix":""}],"container-title":"Nature","id":"ITEM-1","issue":"6688","issued":{"date-parts":[["1998","7"]]},"language":"eng","page":"52-55","publisher-place":"England","title":"Covalently functionalized nanotubes as nanometre-sized probes in chemistry and  biology.","type":"article-journal","volume":"394"},"uris":["http://www.mendeley.com/documents/?uuid=c036e5fc-bd9a-4ce9-9dfb-ce42e341a115"]}],"mendeley":{"formattedCitation":"[32]","plainTextFormattedCitation":"[32]","previouslyFormattedCitation":"[32]"},"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32]</w:t>
      </w:r>
      <w:r w:rsidR="0080462E" w:rsidRPr="008E1AE1">
        <w:rPr>
          <w:rFonts w:ascii="Times New Roman" w:hAnsi="Times New Roman" w:cs="Times New Roman"/>
          <w:sz w:val="20"/>
          <w:szCs w:val="20"/>
        </w:rPr>
        <w:fldChar w:fldCharType="end"/>
      </w:r>
      <w:r w:rsidR="009861DA" w:rsidRPr="008E1AE1">
        <w:rPr>
          <w:rFonts w:ascii="Times New Roman" w:hAnsi="Times New Roman" w:cs="Times New Roman"/>
          <w:sz w:val="20"/>
          <w:szCs w:val="20"/>
        </w:rPr>
        <w:t xml:space="preserve">. </w:t>
      </w:r>
    </w:p>
    <w:p w14:paraId="7D2D52CC" w14:textId="77777777" w:rsidR="009861DA" w:rsidRPr="008E1AE1" w:rsidRDefault="009861DA"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 xml:space="preserve">Biomaterials, such as proteins, enzymes, antibodies, or DNA, can be combined with CNTs to create new hybrid systems that combine their conductive or </w:t>
      </w:r>
      <w:r w:rsidR="001D23D6" w:rsidRPr="008E1AE1">
        <w:rPr>
          <w:rFonts w:ascii="Times New Roman" w:hAnsi="Times New Roman" w:cs="Times New Roman"/>
          <w:sz w:val="20"/>
          <w:szCs w:val="20"/>
        </w:rPr>
        <w:t>semi conductive</w:t>
      </w:r>
      <w:r w:rsidRPr="008E1AE1">
        <w:rPr>
          <w:rFonts w:ascii="Times New Roman" w:hAnsi="Times New Roman" w:cs="Times New Roman"/>
          <w:sz w:val="20"/>
          <w:szCs w:val="20"/>
        </w:rPr>
        <w:t xml:space="preserve"> properties with their catalytic or recognition </w:t>
      </w:r>
      <w:r w:rsidR="001D23D6" w:rsidRPr="008E1AE1">
        <w:rPr>
          <w:rFonts w:ascii="Times New Roman" w:hAnsi="Times New Roman" w:cs="Times New Roman"/>
          <w:sz w:val="20"/>
          <w:szCs w:val="20"/>
        </w:rPr>
        <w:t>abilities. New</w:t>
      </w:r>
      <w:r w:rsidR="00E00711" w:rsidRPr="008E1AE1">
        <w:rPr>
          <w:rFonts w:ascii="Times New Roman" w:hAnsi="Times New Roman" w:cs="Times New Roman"/>
          <w:sz w:val="20"/>
          <w:szCs w:val="20"/>
        </w:rPr>
        <w:t xml:space="preserve"> </w:t>
      </w:r>
      <w:r w:rsidR="001D23D6" w:rsidRPr="008E1AE1">
        <w:rPr>
          <w:rFonts w:ascii="Times New Roman" w:hAnsi="Times New Roman" w:cs="Times New Roman"/>
          <w:sz w:val="20"/>
          <w:szCs w:val="20"/>
        </w:rPr>
        <w:t>bioelectronics</w:t>
      </w:r>
      <w:r w:rsidR="00E00711" w:rsidRPr="008E1AE1">
        <w:rPr>
          <w:rFonts w:ascii="Times New Roman" w:hAnsi="Times New Roman" w:cs="Times New Roman"/>
          <w:sz w:val="20"/>
          <w:szCs w:val="20"/>
        </w:rPr>
        <w:t xml:space="preserve"> systems such as</w:t>
      </w:r>
      <w:r w:rsidR="001D23D6" w:rsidRPr="008E1AE1">
        <w:rPr>
          <w:rFonts w:ascii="Times New Roman" w:hAnsi="Times New Roman" w:cs="Times New Roman"/>
          <w:sz w:val="20"/>
          <w:szCs w:val="20"/>
        </w:rPr>
        <w:t xml:space="preserve"> </w:t>
      </w:r>
      <w:r w:rsidR="00E00711" w:rsidRPr="008E1AE1">
        <w:rPr>
          <w:rFonts w:ascii="Times New Roman" w:hAnsi="Times New Roman" w:cs="Times New Roman"/>
          <w:sz w:val="20"/>
          <w:szCs w:val="20"/>
        </w:rPr>
        <w:t xml:space="preserve">biosensors, field-effect transistors, or </w:t>
      </w:r>
      <w:r w:rsidR="001D23D6" w:rsidRPr="008E1AE1">
        <w:rPr>
          <w:rFonts w:ascii="Times New Roman" w:hAnsi="Times New Roman" w:cs="Times New Roman"/>
          <w:sz w:val="20"/>
          <w:szCs w:val="20"/>
        </w:rPr>
        <w:t xml:space="preserve">template </w:t>
      </w:r>
      <w:r w:rsidR="00E00711" w:rsidRPr="008E1AE1">
        <w:rPr>
          <w:rFonts w:ascii="Times New Roman" w:hAnsi="Times New Roman" w:cs="Times New Roman"/>
          <w:sz w:val="20"/>
          <w:szCs w:val="20"/>
        </w:rPr>
        <w:t>nanocircuitry</w:t>
      </w:r>
      <w:r w:rsidR="001D23D6" w:rsidRPr="008E1AE1">
        <w:rPr>
          <w:rFonts w:ascii="Times New Roman" w:hAnsi="Times New Roman" w:cs="Times New Roman"/>
          <w:sz w:val="20"/>
          <w:szCs w:val="20"/>
        </w:rPr>
        <w:t xml:space="preserve"> </w:t>
      </w:r>
      <w:r w:rsidR="00E00711" w:rsidRPr="008E1AE1">
        <w:rPr>
          <w:rFonts w:ascii="Times New Roman" w:hAnsi="Times New Roman" w:cs="Times New Roman"/>
          <w:sz w:val="20"/>
          <w:szCs w:val="20"/>
        </w:rPr>
        <w:t>could result from this. Numerous difficult problems are involved in the development</w:t>
      </w:r>
      <w:r w:rsidR="001D23D6" w:rsidRPr="008E1AE1">
        <w:rPr>
          <w:rFonts w:ascii="Times New Roman" w:hAnsi="Times New Roman" w:cs="Times New Roman"/>
          <w:sz w:val="20"/>
          <w:szCs w:val="20"/>
        </w:rPr>
        <w:t xml:space="preserve"> </w:t>
      </w:r>
      <w:r w:rsidR="00E00711" w:rsidRPr="008E1AE1">
        <w:rPr>
          <w:rFonts w:ascii="Times New Roman" w:hAnsi="Times New Roman" w:cs="Times New Roman"/>
          <w:sz w:val="20"/>
          <w:szCs w:val="20"/>
        </w:rPr>
        <w:t xml:space="preserve">of this research topic, including the synthesis of site-specific and structurally defined biomaterial–CNT hybrids, enhanced techniques for the separation and characterization of conductive and </w:t>
      </w:r>
      <w:r w:rsidR="001D23D6" w:rsidRPr="008E1AE1">
        <w:rPr>
          <w:rFonts w:ascii="Times New Roman" w:hAnsi="Times New Roman" w:cs="Times New Roman"/>
          <w:sz w:val="20"/>
          <w:szCs w:val="20"/>
        </w:rPr>
        <w:t>semi conductive</w:t>
      </w:r>
      <w:r w:rsidR="00E00711" w:rsidRPr="008E1AE1">
        <w:rPr>
          <w:rFonts w:ascii="Times New Roman" w:hAnsi="Times New Roman" w:cs="Times New Roman"/>
          <w:sz w:val="20"/>
          <w:szCs w:val="20"/>
        </w:rPr>
        <w:t xml:space="preserve"> CNTs, the ordered and controlled assembly of addressable biomaterial–CNT systems on surfaces, and the development</w:t>
      </w:r>
      <w:r w:rsidR="001D23D6" w:rsidRPr="008E1AE1">
        <w:rPr>
          <w:rFonts w:ascii="Times New Roman" w:hAnsi="Times New Roman" w:cs="Times New Roman"/>
          <w:sz w:val="20"/>
          <w:szCs w:val="20"/>
        </w:rPr>
        <w:t xml:space="preserve"> </w:t>
      </w:r>
      <w:r w:rsidR="00E00711" w:rsidRPr="008E1AE1">
        <w:rPr>
          <w:rFonts w:ascii="Times New Roman" w:hAnsi="Times New Roman" w:cs="Times New Roman"/>
          <w:sz w:val="20"/>
          <w:szCs w:val="20"/>
        </w:rPr>
        <w:t xml:space="preserve">of microscopic imaging techniques to characterize the structures and functions of the </w:t>
      </w:r>
      <w:r w:rsidR="001D23D6" w:rsidRPr="008E1AE1">
        <w:rPr>
          <w:rFonts w:ascii="Times New Roman" w:hAnsi="Times New Roman" w:cs="Times New Roman"/>
          <w:sz w:val="20"/>
          <w:szCs w:val="20"/>
        </w:rPr>
        <w:t>Nano scale</w:t>
      </w:r>
      <w:r w:rsidR="00E00711" w:rsidRPr="008E1AE1">
        <w:rPr>
          <w:rFonts w:ascii="Times New Roman" w:hAnsi="Times New Roman" w:cs="Times New Roman"/>
          <w:sz w:val="20"/>
          <w:szCs w:val="20"/>
        </w:rPr>
        <w:t xml:space="preserve"> development</w:t>
      </w:r>
      <w:r w:rsidR="00FD659B" w:rsidRPr="008E1AE1">
        <w:rPr>
          <w:rFonts w:ascii="Times New Roman" w:hAnsi="Times New Roman" w:cs="Times New Roman"/>
          <w:sz w:val="20"/>
          <w:szCs w:val="20"/>
        </w:rPr>
        <w:t>.</w:t>
      </w:r>
    </w:p>
    <w:p w14:paraId="4ECE5A83" w14:textId="77777777" w:rsidR="00FD659B" w:rsidRPr="008E1AE1" w:rsidRDefault="00FD659B" w:rsidP="008E1AE1">
      <w:pPr>
        <w:spacing w:line="240" w:lineRule="auto"/>
        <w:jc w:val="both"/>
        <w:rPr>
          <w:rFonts w:ascii="Times New Roman" w:hAnsi="Times New Roman" w:cs="Times New Roman"/>
          <w:b/>
          <w:sz w:val="20"/>
          <w:szCs w:val="20"/>
        </w:rPr>
      </w:pPr>
      <w:r w:rsidRPr="008E1AE1">
        <w:rPr>
          <w:rFonts w:ascii="Times New Roman" w:hAnsi="Times New Roman" w:cs="Times New Roman"/>
          <w:b/>
          <w:sz w:val="20"/>
          <w:szCs w:val="20"/>
        </w:rPr>
        <w:t>Properties of C</w:t>
      </w:r>
      <w:r w:rsidR="00370DD2" w:rsidRPr="008E1AE1">
        <w:rPr>
          <w:rFonts w:ascii="Times New Roman" w:hAnsi="Times New Roman" w:cs="Times New Roman"/>
          <w:b/>
          <w:sz w:val="20"/>
          <w:szCs w:val="20"/>
        </w:rPr>
        <w:t xml:space="preserve">arbon </w:t>
      </w:r>
      <w:r w:rsidRPr="008E1AE1">
        <w:rPr>
          <w:rFonts w:ascii="Times New Roman" w:hAnsi="Times New Roman" w:cs="Times New Roman"/>
          <w:b/>
          <w:sz w:val="20"/>
          <w:szCs w:val="20"/>
        </w:rPr>
        <w:t>N</w:t>
      </w:r>
      <w:r w:rsidR="00370DD2" w:rsidRPr="008E1AE1">
        <w:rPr>
          <w:rFonts w:ascii="Times New Roman" w:hAnsi="Times New Roman" w:cs="Times New Roman"/>
          <w:b/>
          <w:sz w:val="20"/>
          <w:szCs w:val="20"/>
        </w:rPr>
        <w:t xml:space="preserve">ano </w:t>
      </w:r>
      <w:r w:rsidRPr="008E1AE1">
        <w:rPr>
          <w:rFonts w:ascii="Times New Roman" w:hAnsi="Times New Roman" w:cs="Times New Roman"/>
          <w:b/>
          <w:sz w:val="20"/>
          <w:szCs w:val="20"/>
        </w:rPr>
        <w:t>T</w:t>
      </w:r>
      <w:r w:rsidR="00370DD2" w:rsidRPr="008E1AE1">
        <w:rPr>
          <w:rFonts w:ascii="Times New Roman" w:hAnsi="Times New Roman" w:cs="Times New Roman"/>
          <w:b/>
          <w:sz w:val="20"/>
          <w:szCs w:val="20"/>
        </w:rPr>
        <w:t xml:space="preserve">ube </w:t>
      </w:r>
    </w:p>
    <w:p w14:paraId="5D733DE9" w14:textId="77777777" w:rsidR="00370DD2" w:rsidRPr="008E1AE1" w:rsidRDefault="00FD659B"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Researchers from various fields have been inspired to conduct extensive research on CNTs because of their many magnificent properties such as mechanical</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103/PhysRevLett.84.5552","ISSN":"1079-7114 (Electronic)","PMID":"10990992","abstract":"The mechanical response of 15 single wall carbon nanotube (SWCNT) ropes under  tensile load was measured. For 8 of these ropes strain data were obtained and they broke at strain values of 5.3% or lower. The force-strain data are well fit by a model that assumes the load is carried by the SWCNTs on the perimeter of each rope. This model provides an average breaking strength of SWCNTs on the perimeter of each rope; the 15 values range from 13 to 52 GPa (mean 30 GPa). Based on the same model the 8 average Young's modulus values determined range from 320 to 1470 GPa (mean 1002 GPa).","author":[{"dropping-particle":"","family":"Yu","given":"M F","non-dropping-particle":"","parse-names":false,"suffix":""},{"dropping-particle":"","family":"Files","given":"B S","non-dropping-particle":"","parse-names":false,"suffix":""},{"dropping-particle":"","family":"Arepalli","given":"S","non-dropping-particle":"","parse-names":false,"suffix":""},{"dropping-particle":"","family":"Ruoff","given":"R S","non-dropping-particle":"","parse-names":false,"suffix":""}],"container-title":"Physical review letters","id":"ITEM-1","issue":"24","issued":{"date-parts":[["2000","6"]]},"language":"eng","page":"5552-5555","publisher-place":"United States","title":"Tensile loading of ropes of single wall carbon nanotubes and their mechanical  properties.","type":"article-journal","volume":"84"},"uris":["http://www.mendeley.com/documents/?uuid=e66258f9-aec4-47d9-8fef-7505f69128e8"]}],"mendeley":{"formattedCitation":"[33]","plainTextFormattedCitation":"[33]","previouslyFormattedCitation":"[33]"},"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33]</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103/PhysRevLett.76.2511","ISSN":"1079-7114 (Electronic)","PMID":"10060718","author":[{"dropping-particle":"","family":"Yakobson","given":"B I","non-dropping-particle":"","parse-names":false,"suffix":""},{"dropping-particle":"","family":"Brabec","given":"C J","non-dropping-particle":"","parse-names":false,"suffix":""},{"dropping-particle":"","family":"Berhnolc","given":"J","non-dropping-particle":"","parse-names":false,"suffix":""}],"container-title":"Physical review letters","id":"ITEM-1","issue":"14","issued":{"date-parts":[["1996","4"]]},"language":"eng","page":"2511-2514","publisher-place":"United States","title":"Nanomechanics of carbon tubes: Instabilities beyond linear response.","type":"article-journal","volume":"76"},"uris":["http://www.mendeley.com/documents/?uuid=85f3b750-ec22-4843-9fa0-3860f23cd633"]}],"mendeley":{"formattedCitation":"[34]","plainTextFormattedCitation":"[34]","previouslyFormattedCitation":"[34]"},"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34]</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electrical</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38/29954","ISSN":"1476-4687","abstract":"The use of individual molecules as functional electronic devices was first proposed in the 1970s (ref. 1). Since then, molecular electronics2,3 has attracted much interest, particularly because it could lead to conceptually new miniaturization strategies in the electronics and computer industry. The realization of single-molecule devices has remained challenging, largely owing to difficulties in achieving electrical contact to individual molecules. Recent advances in nanotechnology, however, have resulted in electrical measurements on single molecules4,5,6,7. Here we report the fabrication of a field-effect transistor—a three-terminal switching device—that consists of one semiconducting8,9,10 single-wall carbon nanotube11,12 connected to two metal electrodes. By applying a voltage to a gate electrode, the nanotube can be switched from a conducting to an insulating state. We have previously reported5 similar behaviour for a metallic single-wall carbon nanotube operated at extremely low temperatures. The present device, in contrast, operates at room temperature, thereby meeting an important requirement for potential practical applications. Electrical measurements on the nanotube transistor indicate that its operation characteristics can be qualitatively described by the semiclassical band-bending models currently used for traditional semiconductor devices. The fabrication of the three-terminal switching device at the level of a single molecule represents an important step towards molecular electronics.","author":[{"dropping-particle":"","family":"Tans","given":"Sander J","non-dropping-particle":"","parse-names":false,"suffix":""},{"dropping-particle":"","family":"Verschueren","given":"Alwin R M","non-dropping-particle":"","parse-names":false,"suffix":""},{"dropping-particle":"","family":"Dekker","given":"Cees","non-dropping-particle":"","parse-names":false,"suffix":""}],"container-title":"Nature","id":"ITEM-1","issue":"6680","issued":{"date-parts":[["1998"]]},"page":"49-52","title":"Room-temperature transistor based on a single carbon nanotube","type":"article-journal","volume":"393"},"uris":["http://www.mendeley.com/documents/?uuid=5c59ec79-49f5-4676-b408-e05ca635b9ab"]}],"mendeley":{"formattedCitation":"[35]","plainTextFormattedCitation":"[35]","previouslyFormattedCitation":"[35]"},"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35]</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thermal</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07/s003390201277","ISSN":"1432-0630","abstract":"The thermal properties of carbon nanotubes are directly related to their unique structure and small size. Because of these properties, nanotubes may prove to be an ideal material for the study of low-dimensional phonon physics, and for thermal management, both on the macro- and the micro-scale. We have begun to explore the thermal properties of nanotubes by measuring the specific heat and thermal conductivity of bulk SWNT samples. In addition, we have synthesized nanotube-based composite materials and measured their thermal conductivity.","author":[{"dropping-particle":"","family":"Hone","given":"J","non-dropping-particle":"","parse-names":false,"suffix":""},{"dropping-particle":"","family":"Llaguno","given":"M C","non-dropping-particle":"","parse-names":false,"suffix":""},{"dropping-particle":"","family":"Biercuk","given":"M J","non-dropping-particle":"","parse-names":false,"suffix":""},{"dropping-particle":"","family":"Johnson","given":"A T","non-dropping-particle":"","parse-names":false,"suffix":""},{"dropping-particle":"","family":"Batlogg","given":"B","non-dropping-particle":"","parse-names":false,"suffix":""},{"dropping-particle":"","family":"Benes","given":"Z","non-dropping-particle":"","parse-names":false,"suffix":""},{"dropping-particle":"","family":"Fischer","given":"J E","non-dropping-particle":"","parse-names":false,"suffix":""}],"container-title":"Applied Physics A","id":"ITEM-1","issue":"3","issued":{"date-parts":[["2002"]]},"page":"339-343","title":"Thermal properties of carbon nanotubes and nanotube-based materials","type":"article-journal","volume":"74"},"uris":["http://www.mendeley.com/documents/?uuid=f317b18f-178e-4a79-b709-565a22850b98"]}],"mendeley":{"formattedCitation":"[36]","plainTextFormattedCitation":"[36]","previouslyFormattedCitation":"[36]"},"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36]</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chemical, and biological aspects</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21/ja805570f","ISSN":"0002-7863 (Print)","PMID":"19554734","abstract":"A novel single-walled carbon nanotube (SWNT)-based tumor-targeted drug delivery  system (DDS) has been developed, which consists of a functionalized SWNT linked to tumor-targeting modules as well as prodrug modules. There are three key features of this nanoscale DDS: (a) use of functionalized SWNTs as a biocompatible platform for the delivery of therapeutic drugs or diagnostics, (b) conjugation of prodrug modules of an anticancer agent (taxoid with a cleavable linker) that is activated to its cytotoxic form inside the tumor cells upon internalization and in situ drug release, and (c) attachment of tumor-recognition modules (biotin and a spacer) to the nanotube surface. To prove the efficacy of this DDS, three fluorescent and fluorogenic molecular probes were designed, synthesized, characterized, and subjected to the analysis of the receptor-mediated endocytosis and drug release inside the cancer cells (L1210FR leukemia cell line) by means of confocal fluorescence microscopy. The specificity and cytotoxicity of the conjugate have also been assessed and compared with L1210 and human noncancerous cell lines. Then, it has unambiguously been proven that this tumor-targeting DDS works exactly as designed and shows high potency toward specific cancer cell lines, thereby forming a solid foundation for further development.","author":[{"dropping-particle":"","family":"Chen","given":"Jingyi","non-dropping-particle":"","parse-names":false,"suffix":""},{"dropping-particle":"","family":"Chen","given":"Shuyi","non-dropping-particle":"","parse-names":false,"suffix":""},{"dropping-particle":"","family":"Zhao","given":"Xianrui","non-dropping-particle":"","parse-names":false,"suffix":""},{"dropping-particle":"V","family":"Kuznetsova","given":"Larisa","non-dropping-particle":"","parse-names":false,"suffix":""},{"dropping-particle":"","family":"Wong","given":"Stanislaus S","non-dropping-particle":"","parse-names":false,"suffix":""},{"dropping-particle":"","family":"Ojima","given":"Iwao","non-dropping-particle":"","parse-names":false,"suffix":""}],"container-title":"Journal of the American Chemical Society","id":"ITEM-1","issue":"49","issued":{"date-parts":[["2008","12"]]},"language":"eng","page":"16778-16785","publisher-place":"United States","title":"Functionalized single-walled carbon nanotubes as rationally designed vehicles for  tumor-targeted drug delivery.","type":"article-journal","volume":"130"},"uris":["http://www.mendeley.com/documents/?uuid=2c1a1144-6689-4b7b-beae-9976ffa04aa0"]}],"mendeley":{"formattedCitation":"[37]","plainTextFormattedCitation":"[37]","previouslyFormattedCitation":"[37]"},"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37]</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xml:space="preserve">. </w:t>
      </w:r>
      <w:r w:rsidR="00370DD2" w:rsidRPr="008E1AE1">
        <w:rPr>
          <w:rFonts w:ascii="Times New Roman" w:hAnsi="Times New Roman" w:cs="Times New Roman"/>
          <w:sz w:val="20"/>
          <w:szCs w:val="20"/>
        </w:rPr>
        <w:t>When one single layer of graphite is wrapped around itself and the resulting edge is joined, a single-walled carbon nanotube (SWCNT) is created. Based on their diameters and helical arrangement, SWCNTs can either be metallic or semiconducting. The band structure of a two-dimensional graphite sheet</w:t>
      </w:r>
      <w:r w:rsidR="0023160B" w:rsidRPr="008E1AE1">
        <w:rPr>
          <w:rFonts w:ascii="Times New Roman" w:hAnsi="Times New Roman" w:cs="Times New Roman"/>
          <w:sz w:val="20"/>
          <w:szCs w:val="20"/>
        </w:rPr>
        <w:t xml:space="preserve"> </w:t>
      </w:r>
      <w:r w:rsidR="0023160B" w:rsidRPr="008E1AE1">
        <w:rPr>
          <w:rFonts w:ascii="Times New Roman" w:hAnsi="Times New Roman" w:cs="Times New Roman"/>
          <w:color w:val="000000" w:themeColor="text1"/>
          <w:sz w:val="20"/>
          <w:szCs w:val="20"/>
        </w:rPr>
        <w:t>(</w:t>
      </w:r>
      <w:r w:rsidR="000C2C5F" w:rsidRPr="008E1AE1">
        <w:rPr>
          <w:rFonts w:ascii="Times New Roman" w:hAnsi="Times New Roman" w:cs="Times New Roman"/>
          <w:color w:val="000000" w:themeColor="text1"/>
          <w:sz w:val="20"/>
          <w:szCs w:val="20"/>
        </w:rPr>
        <w:t>Fig 1</w:t>
      </w:r>
      <w:r w:rsidR="0023160B" w:rsidRPr="008E1AE1">
        <w:rPr>
          <w:rFonts w:ascii="Times New Roman" w:hAnsi="Times New Roman" w:cs="Times New Roman"/>
          <w:color w:val="000000" w:themeColor="text1"/>
          <w:sz w:val="20"/>
          <w:szCs w:val="20"/>
        </w:rPr>
        <w:t>)</w:t>
      </w:r>
      <w:r w:rsidR="00370DD2" w:rsidRPr="008E1AE1">
        <w:rPr>
          <w:rFonts w:ascii="Times New Roman" w:hAnsi="Times New Roman" w:cs="Times New Roman"/>
          <w:sz w:val="20"/>
          <w:szCs w:val="20"/>
        </w:rPr>
        <w:t xml:space="preserve"> and periodic boundary conditions along the circumference direction determine whether a SWCNT is metallic or semiconducting. </w:t>
      </w:r>
    </w:p>
    <w:p w14:paraId="291B0A2F" w14:textId="1B4FF661" w:rsidR="0023160B" w:rsidRPr="008E1AE1" w:rsidRDefault="00D103FC" w:rsidP="008E1AE1">
      <w:pPr>
        <w:spacing w:line="240" w:lineRule="auto"/>
        <w:jc w:val="both"/>
        <w:rPr>
          <w:rFonts w:ascii="Times New Roman" w:hAnsi="Times New Roman" w:cs="Times New Roman"/>
          <w:sz w:val="20"/>
          <w:szCs w:val="20"/>
        </w:rPr>
      </w:pPr>
      <w:r w:rsidRPr="008E1AE1">
        <w:rPr>
          <w:rFonts w:ascii="Times New Roman" w:hAnsi="Times New Roman" w:cs="Times New Roman"/>
          <w:noProof/>
          <w:sz w:val="20"/>
          <w:szCs w:val="20"/>
        </w:rPr>
        <w:lastRenderedPageBreak/>
        <mc:AlternateContent>
          <mc:Choice Requires="wpg">
            <w:drawing>
              <wp:inline distT="0" distB="0" distL="0" distR="0" wp14:anchorId="15F2502F" wp14:editId="4426B08D">
                <wp:extent cx="5048250" cy="2914650"/>
                <wp:effectExtent l="0" t="4445" r="0" b="0"/>
                <wp:docPr id="1913065580"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8250" cy="2914650"/>
                          <a:chOff x="0" y="0"/>
                          <a:chExt cx="49193" cy="29146"/>
                        </a:xfrm>
                      </wpg:grpSpPr>
                      <wps:wsp>
                        <wps:cNvPr id="1368625186" name="Text Box 2"/>
                        <wps:cNvSpPr txBox="1">
                          <a:spLocks noChangeArrowheads="1"/>
                        </wps:cNvSpPr>
                        <wps:spPr bwMode="auto">
                          <a:xfrm>
                            <a:off x="0" y="24669"/>
                            <a:ext cx="49193" cy="447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BD1BD" w14:textId="542E26EB" w:rsidR="008A64F5" w:rsidRPr="008E1AE1" w:rsidRDefault="008A64F5" w:rsidP="008A64F5">
                              <w:pPr>
                                <w:rPr>
                                  <w:rFonts w:ascii="Times New Roman" w:hAnsi="Times New Roman" w:cs="Times New Roman"/>
                                  <w:b/>
                                  <w:bCs/>
                                  <w:sz w:val="20"/>
                                  <w:szCs w:val="20"/>
                                </w:rPr>
                              </w:pPr>
                              <w:r w:rsidRPr="008E1AE1">
                                <w:rPr>
                                  <w:rFonts w:ascii="Times New Roman" w:hAnsi="Times New Roman" w:cs="Times New Roman"/>
                                  <w:b/>
                                  <w:bCs/>
                                  <w:sz w:val="20"/>
                                  <w:szCs w:val="20"/>
                                </w:rPr>
                                <w:t>Fig.</w:t>
                              </w:r>
                              <w:r w:rsidR="008E1AE1" w:rsidRPr="008E1AE1">
                                <w:rPr>
                                  <w:rFonts w:ascii="Times New Roman" w:hAnsi="Times New Roman" w:cs="Times New Roman"/>
                                  <w:b/>
                                  <w:bCs/>
                                  <w:sz w:val="20"/>
                                  <w:szCs w:val="20"/>
                                </w:rPr>
                                <w:t>1 Single</w:t>
                              </w:r>
                              <w:r w:rsidRPr="008E1AE1">
                                <w:rPr>
                                  <w:rFonts w:ascii="Times New Roman" w:hAnsi="Times New Roman" w:cs="Times New Roman"/>
                                  <w:b/>
                                  <w:bCs/>
                                  <w:sz w:val="20"/>
                                  <w:szCs w:val="20"/>
                                </w:rPr>
                                <w:t xml:space="preserve"> Walled (SWCNT) and Multiwall carbon Nanotubes (MWCNT).</w:t>
                              </w:r>
                            </w:p>
                          </w:txbxContent>
                        </wps:txbx>
                        <wps:bodyPr rot="0" vert="horz" wrap="square" lIns="91440" tIns="45720" rIns="91440" bIns="45720" anchor="t" anchorCtr="0" upright="1">
                          <a:noAutofit/>
                        </wps:bodyPr>
                      </wps:wsp>
                      <pic:pic xmlns:pic="http://schemas.openxmlformats.org/drawingml/2006/picture">
                        <pic:nvPicPr>
                          <pic:cNvPr id="1778219901" name="Picture 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5905" y="0"/>
                            <a:ext cx="39243" cy="2390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5F2502F" id="Group 5" o:spid="_x0000_s1026" style="width:397.5pt;height:229.5pt;mso-position-horizontal-relative:char;mso-position-vertical-relative:line" coordsize="49193,29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">
                <v:shapetype id="_x0000_t202" coordsize="21600,21600" o:spt="202" path="m,l,21600r21600,l21600,xe">
                  <v:stroke joinstyle="miter"/>
                  <v:path gradientshapeok="t" o:connecttype="rect"/>
                </v:shapetype>
                <v:shape id="Text Box 2" o:spid="_x0000_s1027" type="#_x0000_t202" style="position:absolute;top:24669;width:49193;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" stroked="f">
                  <v:textbox>
                    <w:txbxContent>
                      <w:p w14:paraId="4F0BD1BD" w14:textId="542E26EB" w:rsidR="008A64F5" w:rsidRPr="008E1AE1" w:rsidRDefault="008A64F5" w:rsidP="008A64F5">
                        <w:pPr>
                          <w:rPr>
                            <w:rFonts w:ascii="Times New Roman" w:hAnsi="Times New Roman" w:cs="Times New Roman"/>
                            <w:b/>
                            <w:bCs/>
                            <w:sz w:val="20"/>
                            <w:szCs w:val="20"/>
                          </w:rPr>
                        </w:pPr>
                        <w:r w:rsidRPr="008E1AE1">
                          <w:rPr>
                            <w:rFonts w:ascii="Times New Roman" w:hAnsi="Times New Roman" w:cs="Times New Roman"/>
                            <w:b/>
                            <w:bCs/>
                            <w:sz w:val="20"/>
                            <w:szCs w:val="20"/>
                          </w:rPr>
                          <w:t>Fig.</w:t>
                        </w:r>
                        <w:r w:rsidR="008E1AE1" w:rsidRPr="008E1AE1">
                          <w:rPr>
                            <w:rFonts w:ascii="Times New Roman" w:hAnsi="Times New Roman" w:cs="Times New Roman"/>
                            <w:b/>
                            <w:bCs/>
                            <w:sz w:val="20"/>
                            <w:szCs w:val="20"/>
                          </w:rPr>
                          <w:t>1 Single</w:t>
                        </w:r>
                        <w:r w:rsidRPr="008E1AE1">
                          <w:rPr>
                            <w:rFonts w:ascii="Times New Roman" w:hAnsi="Times New Roman" w:cs="Times New Roman"/>
                            <w:b/>
                            <w:bCs/>
                            <w:sz w:val="20"/>
                            <w:szCs w:val="20"/>
                          </w:rPr>
                          <w:t xml:space="preserve"> Walled (SWCNT) and Multiwall carbon Nanotubes (MWCN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5905;width:39243;height:23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">
                  <v:imagedata r:id="rId9" o:title=""/>
                </v:shape>
                <w10:anchorlock/>
              </v:group>
            </w:pict>
          </mc:Fallback>
        </mc:AlternateContent>
      </w:r>
    </w:p>
    <w:p w14:paraId="0D626E31" w14:textId="77777777" w:rsidR="00473E63" w:rsidRPr="008E1AE1" w:rsidRDefault="00370DD2"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 xml:space="preserve">With several graphitic layers encircling a central tubule of nanometric diameter and spaced apart by roughly 3.4–3.6A, CNTs can have multiple walls. </w:t>
      </w:r>
      <w:r w:rsidR="001D23D6" w:rsidRPr="008E1AE1">
        <w:rPr>
          <w:rFonts w:ascii="Times New Roman" w:hAnsi="Times New Roman" w:cs="Times New Roman"/>
          <w:sz w:val="20"/>
          <w:szCs w:val="20"/>
        </w:rPr>
        <w:t>Multiwalled</w:t>
      </w:r>
      <w:r w:rsidRPr="008E1AE1">
        <w:rPr>
          <w:rFonts w:ascii="Times New Roman" w:hAnsi="Times New Roman" w:cs="Times New Roman"/>
          <w:sz w:val="20"/>
          <w:szCs w:val="20"/>
        </w:rPr>
        <w:t xml:space="preserve"> carbon nanotubes (MWCNTs), which were historically the first to be discovered</w:t>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10.1038/354056a0","ISSN":"1476-4687","abstract":"THE synthesis of molecular carbon structures in the form of C60 and other fullerenes1 has stimulated intense interest in the structures accessible to graphitic carbon sheets. Here I report the preparation of a new type of finite carbon structure consisting of needle-like tubes. Produced using an arc-discharge evaporation method similar to that used for fullerene synthesis, the needles grow at the negative end of the electrode used for the arc discharge. Electron microscopy reveals that each needle comprises coaxial tubes of graphitic sheets, ranging in number from 2 up to about 50. On each tube the  carbon-atom hexagons are arranged in a helical fashion about the needle axis. The helical pitch varies from needle to needle and from tube to tube  within a single needle. It appears that this helical structure may aid the growth process. The formation of these needles, ranging from a few to a few tens of nanometres in diameter, suggests that engineering of carbon structures should be possible on scales considerably greater than those relevant to the fullerenes.","author":[{"dropping-particle":"","family":"Iijima","given":"Sumio","non-dropping-particle":"","parse-names":false,"suffix":""}],"container-title":"Nature","id":"ITEM-1","issue":"6348","issued":{"date-parts":[["1991"]]},"page":"56-58","title":"Helical microtubules of graphitic carbon","type":"article-journal","volume":"354"},"uris":["http://www.mendeley.com/documents/?uuid=4411362c-8244-475f-8bba-ff68fd6002db"]}],"mendeley":{"formattedCitation":"[18]","plainTextFormattedCitation":"[18]","previouslyFormattedCitation":"[18]"},"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18]</w:t>
      </w:r>
      <w:r w:rsidR="0080462E" w:rsidRPr="008E1AE1">
        <w:rPr>
          <w:rFonts w:ascii="Times New Roman" w:hAnsi="Times New Roman" w:cs="Times New Roman"/>
          <w:sz w:val="20"/>
          <w:szCs w:val="20"/>
        </w:rPr>
        <w:fldChar w:fldCharType="end"/>
      </w:r>
      <w:r w:rsidR="0080462E" w:rsidRPr="008E1AE1">
        <w:rPr>
          <w:rFonts w:ascii="Times New Roman" w:hAnsi="Times New Roman" w:cs="Times New Roman"/>
          <w:sz w:val="20"/>
          <w:szCs w:val="20"/>
        </w:rPr>
        <w:fldChar w:fldCharType="begin" w:fldLock="1"/>
      </w:r>
      <w:r w:rsidR="00F3771E" w:rsidRPr="008E1AE1">
        <w:rPr>
          <w:rFonts w:ascii="Times New Roman" w:hAnsi="Times New Roman" w:cs="Times New Roman"/>
          <w:sz w:val="20"/>
          <w:szCs w:val="20"/>
        </w:rPr>
        <w:instrText>ADDIN CSL_CITATION {"citationItems":[{"id":"ITEM-1","itemData":{"DOI":"https://doi.org/10.1016/S0921-4526(02)00869-4","ISSN":"0921-4526","abstract":"Carbon nanotubes have drawn tremendous interest from fields ranging from condensed-matter physics to chemistry, and from both academia and industry, because of the unique properties enabled by their nanoscale structure. In this paper, I briefly outline the earlier studies concerning carbon nanotubes, and then discuss recent studies done in our laboratories.","author":[{"dropping-particle":"","family":"Iijima","given":"Sumio","non-dropping-particle":"","parse-names":false,"suffix":""}],"container-title":"Physica B: Condensed Matter","id":"ITEM-1","issue":"1","issued":{"date-parts":[["2002"]]},"page":"1-5","title":"Carbon nanotubes: past, present, and future","type":"article-journal","volume":"323"},"uris":["http://www.mendeley.com/documents/?uuid=94e8bd70-a999-4f27-a035-e63fed6995e9"]}],"mendeley":{"formattedCitation":"[38]","plainTextFormattedCitation":"[38]","previouslyFormattedCitation":"[38]"},"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B75F8B" w:rsidRPr="008E1AE1">
        <w:rPr>
          <w:rFonts w:ascii="Times New Roman" w:hAnsi="Times New Roman" w:cs="Times New Roman"/>
          <w:noProof/>
          <w:sz w:val="20"/>
          <w:szCs w:val="20"/>
        </w:rPr>
        <w:t>[38]</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 have a more complex structure than SWCNTs, and as a result, they are typically used as a bulk material in applications where the ordered structuring of the systems is less important.</w:t>
      </w:r>
      <w:r w:rsidR="001D23D6" w:rsidRPr="008E1AE1">
        <w:rPr>
          <w:rFonts w:ascii="Times New Roman" w:hAnsi="Times New Roman" w:cs="Times New Roman"/>
          <w:sz w:val="20"/>
          <w:szCs w:val="20"/>
        </w:rPr>
        <w:t xml:space="preserve"> </w:t>
      </w:r>
      <w:r w:rsidR="00E84CAC" w:rsidRPr="008E1AE1">
        <w:rPr>
          <w:rFonts w:ascii="Times New Roman" w:hAnsi="Times New Roman" w:cs="Times New Roman"/>
          <w:sz w:val="20"/>
          <w:szCs w:val="20"/>
        </w:rPr>
        <w:t xml:space="preserve">Because of their exceptional structural fluidity and flexibility, CNTs can be bent, collapsed, or deformed into a variety of shapes, including buckles, rings, or fullerene onions. This allows the nanostructures to have a wide range of shape-controlled physical </w:t>
      </w:r>
      <w:r w:rsidR="00473E63" w:rsidRPr="008E1AE1">
        <w:rPr>
          <w:rFonts w:ascii="Times New Roman" w:hAnsi="Times New Roman" w:cs="Times New Roman"/>
          <w:sz w:val="20"/>
          <w:szCs w:val="20"/>
        </w:rPr>
        <w:t>properties. In</w:t>
      </w:r>
      <w:r w:rsidR="00FD659B" w:rsidRPr="008E1AE1">
        <w:rPr>
          <w:rFonts w:ascii="Times New Roman" w:hAnsi="Times New Roman" w:cs="Times New Roman"/>
          <w:sz w:val="20"/>
          <w:szCs w:val="20"/>
        </w:rPr>
        <w:t xml:space="preserve"> addition to them, the small size of nanotubes results in numerous unique advantages.</w:t>
      </w:r>
    </w:p>
    <w:p w14:paraId="1429FB5C" w14:textId="77777777" w:rsidR="000C2C5F" w:rsidRPr="008E1AE1" w:rsidRDefault="00EC153C" w:rsidP="008E1AE1">
      <w:pPr>
        <w:spacing w:line="240" w:lineRule="auto"/>
        <w:jc w:val="both"/>
        <w:rPr>
          <w:rFonts w:ascii="Times New Roman" w:hAnsi="Times New Roman" w:cs="Times New Roman"/>
          <w:b/>
          <w:sz w:val="20"/>
          <w:szCs w:val="20"/>
        </w:rPr>
      </w:pPr>
      <w:r w:rsidRPr="008E1AE1">
        <w:rPr>
          <w:rFonts w:ascii="Times New Roman" w:hAnsi="Times New Roman" w:cs="Times New Roman"/>
          <w:b/>
          <w:sz w:val="20"/>
          <w:szCs w:val="20"/>
        </w:rPr>
        <w:t>Functionalization</w:t>
      </w:r>
      <w:r w:rsidR="000C2C5F" w:rsidRPr="008E1AE1">
        <w:rPr>
          <w:rFonts w:ascii="Times New Roman" w:hAnsi="Times New Roman" w:cs="Times New Roman"/>
          <w:b/>
          <w:sz w:val="20"/>
          <w:szCs w:val="20"/>
        </w:rPr>
        <w:t xml:space="preserve"> of CNTs</w:t>
      </w:r>
    </w:p>
    <w:p w14:paraId="299CBCAF" w14:textId="77777777" w:rsidR="001D23D6" w:rsidRPr="008E1AE1" w:rsidRDefault="00B50497"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On the surfaces of CNTs, functional groups are created through functionalization. These functional groups</w:t>
      </w:r>
      <w:r w:rsidR="001D23D6" w:rsidRPr="008E1AE1">
        <w:rPr>
          <w:rFonts w:ascii="Times New Roman" w:hAnsi="Times New Roman" w:cs="Times New Roman"/>
          <w:sz w:val="20"/>
          <w:szCs w:val="20"/>
        </w:rPr>
        <w:t xml:space="preserve"> </w:t>
      </w:r>
      <w:r w:rsidRPr="008E1AE1">
        <w:rPr>
          <w:rFonts w:ascii="Times New Roman" w:hAnsi="Times New Roman" w:cs="Times New Roman"/>
          <w:color w:val="000000" w:themeColor="text1"/>
          <w:sz w:val="20"/>
          <w:szCs w:val="20"/>
        </w:rPr>
        <w:t>(Fig.2)</w:t>
      </w:r>
      <w:r w:rsidRPr="008E1AE1">
        <w:rPr>
          <w:rFonts w:ascii="Times New Roman" w:hAnsi="Times New Roman" w:cs="Times New Roman"/>
          <w:sz w:val="20"/>
          <w:szCs w:val="20"/>
        </w:rPr>
        <w:t xml:space="preserve"> contribute to a reduction in the long-range van der Waals forces of</w:t>
      </w:r>
      <w:r w:rsidR="001D23D6" w:rsidRPr="008E1AE1">
        <w:rPr>
          <w:rFonts w:ascii="Times New Roman" w:hAnsi="Times New Roman" w:cs="Times New Roman"/>
          <w:sz w:val="20"/>
          <w:szCs w:val="20"/>
        </w:rPr>
        <w:t xml:space="preserve"> attraction, increase the interaction between the CNTs and the matrix or solvent, and produce a homogeneous dispersion or cause the solubilization of the CNTs</w:t>
      </w:r>
      <w:r w:rsidR="001D23D6" w:rsidRPr="008E1AE1">
        <w:rPr>
          <w:rFonts w:ascii="Times New Roman" w:hAnsi="Times New Roman" w:cs="Times New Roman"/>
          <w:sz w:val="20"/>
          <w:szCs w:val="20"/>
        </w:rPr>
        <w:fldChar w:fldCharType="begin" w:fldLock="1"/>
      </w:r>
      <w:r w:rsidR="001D23D6" w:rsidRPr="008E1AE1">
        <w:rPr>
          <w:rFonts w:ascii="Times New Roman" w:hAnsi="Times New Roman" w:cs="Times New Roman"/>
          <w:sz w:val="20"/>
          <w:szCs w:val="20"/>
        </w:rPr>
        <w:instrText>ADDIN CSL_CITATION {"citationItems":[{"id":"ITEM-1","itemData":{"DOI":"https://doi.org/10.1002/chem.200305534","ISSN":"0947-6539","abstract":"Abstract The use of carbon nanotubes in materials applications has been slowed due to nanotube insolubility and their incompatibility with polymers. We recently developed two protocols to overcome the insoluble nature of carbon nanotubes by affixing large amounts of addends to the nanotube sidewalls. Both processes involve reactions with aryl diazonium species. First, solvent-free functionalization techniques remove the need for any solvent during the functionalization step. This delivers functionalized carbon nanotubes with increased solubility in organic solvents and processibility in polymeric blends. Additionally, the solvent-free functionalization process can be done on large scales, thereby paving the way for use in bulk applications such as in structural materials development. The second methodology involves the functionalization of carbon nanotubes that are first dispersed as individual tubes in surfactants within aqueous media. The functionalization then ensues to afford heavily functionalized nanotubes that do not re-rope. They remain as individuals in organic solvents giving enormous increases in solubility. This protocol yields the highest degree of functionalization we have obtained thus far?up to one in nine carbon atoms on the nanotube has an organic addend. The proper characterization and solubility determinations on nanotubes are critical; therefore, this topic is discussed in detail.","author":[{"dropping-particle":"","family":"Dyke","given":"Christopher A","non-dropping-particle":"","parse-names":false,"suffix":""},{"dropping-particle":"","family":"Tour","given":"James M","non-dropping-particle":"","parse-names":false,"suffix":""}],"container-title":"Chemistry – A European Journal","id":"ITEM-1","issue":"4","issued":{"date-parts":[["2004","2","20"]]},"note":"https://doi.org/10.1002/chem.200305534","page":"812-817","publisher":"John Wiley &amp; Sons, Ltd","title":"Overcoming the Insolubility of Carbon Nanotubes Through High Degrees of Sidewall Functionalization","type":"article-journal","volume":"10"},"uris":["http://www.mendeley.com/documents/?uuid=b5b999c7-0d55-4174-aefb-a68f8a599b35"]}],"mendeley":{"formattedCitation":"[39]","plainTextFormattedCitation":"[39]","previouslyFormattedCitation":"[39]"},"properties":{"noteIndex":0},"schema":"https://github.com/citation-style-language/schema/raw/master/csl-citation.json"}</w:instrText>
      </w:r>
      <w:r w:rsidR="001D23D6" w:rsidRPr="008E1AE1">
        <w:rPr>
          <w:rFonts w:ascii="Times New Roman" w:hAnsi="Times New Roman" w:cs="Times New Roman"/>
          <w:sz w:val="20"/>
          <w:szCs w:val="20"/>
        </w:rPr>
        <w:fldChar w:fldCharType="separate"/>
      </w:r>
      <w:r w:rsidR="001D23D6" w:rsidRPr="008E1AE1">
        <w:rPr>
          <w:rFonts w:ascii="Times New Roman" w:hAnsi="Times New Roman" w:cs="Times New Roman"/>
          <w:noProof/>
          <w:sz w:val="20"/>
          <w:szCs w:val="20"/>
        </w:rPr>
        <w:t>[39]</w:t>
      </w:r>
      <w:r w:rsidR="001D23D6" w:rsidRPr="008E1AE1">
        <w:rPr>
          <w:rFonts w:ascii="Times New Roman" w:hAnsi="Times New Roman" w:cs="Times New Roman"/>
          <w:sz w:val="20"/>
          <w:szCs w:val="20"/>
        </w:rPr>
        <w:fldChar w:fldCharType="end"/>
      </w:r>
      <w:r w:rsidR="001D23D6" w:rsidRPr="008E1AE1">
        <w:rPr>
          <w:rFonts w:ascii="Times New Roman" w:hAnsi="Times New Roman" w:cs="Times New Roman"/>
          <w:sz w:val="20"/>
          <w:szCs w:val="20"/>
        </w:rPr>
        <w:fldChar w:fldCharType="begin" w:fldLock="1"/>
      </w:r>
      <w:r w:rsidR="001D23D6" w:rsidRPr="008E1AE1">
        <w:rPr>
          <w:rFonts w:ascii="Times New Roman" w:hAnsi="Times New Roman" w:cs="Times New Roman"/>
          <w:sz w:val="20"/>
          <w:szCs w:val="20"/>
        </w:rPr>
        <w:instrText>ADDIN CSL_CITATION {"citationItems":[{"id":"ITEM-1","itemData":{"DOI":"10.1021/nl0342489","ISSN":"1530-6984","author":[{"dropping-particle":"","family":"Zhu","given":"Jiang","non-dropping-particle":"","parse-names":false,"suffix":""},{"dropping-particle":"","family":"Kim","given":"JongDae","non-dropping-particle":"","parse-names":false,"suffix":""},{"dropping-particle":"","family":"Peng","given":"Haiqing","non-dropping-particle":"","parse-names":false,"suffix":""},{"dropping-particle":"","family":"Margrave","given":"John L","non-dropping-particle":"","parse-names":false,"suffix":""},{"dropping-particle":"","family":"Khabashesku","given":"Valery N","non-dropping-particle":"","parse-names":false,"suffix":""},{"dropping-particle":"V","family":"Barrera","given":"Enrique","non-dropping-particle":"","parse-names":false,"suffix":""}],"container-title":"Nano Letters","id":"ITEM-1","issue":"8","issued":{"date-parts":[["2003","8","1"]]},"note":"doi: 10.1021/nl0342489","page":"1107-1113","publisher":"American Chemical Society","title":"Improving the Dispersion and Integration of Single-Walled Carbon Nanotubes in Epoxy Composites through Functionalization","type":"article-journal","volume":"3"},"uris":["http://www.mendeley.com/documents/?uuid=b0728111-17bd-43e0-9f34-1fa09e09a963"]}],"mendeley":{"formattedCitation":"[40]","plainTextFormattedCitation":"[40]","previouslyFormattedCitation":"[40]"},"properties":{"noteIndex":0},"schema":"https://github.com/citation-style-language/schema/raw/master/csl-citation.json"}</w:instrText>
      </w:r>
      <w:r w:rsidR="001D23D6" w:rsidRPr="008E1AE1">
        <w:rPr>
          <w:rFonts w:ascii="Times New Roman" w:hAnsi="Times New Roman" w:cs="Times New Roman"/>
          <w:sz w:val="20"/>
          <w:szCs w:val="20"/>
        </w:rPr>
        <w:fldChar w:fldCharType="separate"/>
      </w:r>
      <w:r w:rsidR="001D23D6" w:rsidRPr="008E1AE1">
        <w:rPr>
          <w:rFonts w:ascii="Times New Roman" w:hAnsi="Times New Roman" w:cs="Times New Roman"/>
          <w:noProof/>
          <w:sz w:val="20"/>
          <w:szCs w:val="20"/>
        </w:rPr>
        <w:t>[40]</w:t>
      </w:r>
      <w:r w:rsidR="001D23D6" w:rsidRPr="008E1AE1">
        <w:rPr>
          <w:rFonts w:ascii="Times New Roman" w:hAnsi="Times New Roman" w:cs="Times New Roman"/>
          <w:sz w:val="20"/>
          <w:szCs w:val="20"/>
        </w:rPr>
        <w:fldChar w:fldCharType="end"/>
      </w:r>
      <w:r w:rsidR="001D23D6" w:rsidRPr="008E1AE1">
        <w:rPr>
          <w:rFonts w:ascii="Times New Roman" w:hAnsi="Times New Roman" w:cs="Times New Roman"/>
          <w:sz w:val="20"/>
          <w:szCs w:val="20"/>
        </w:rPr>
        <w:t xml:space="preserve">. </w:t>
      </w:r>
    </w:p>
    <w:p w14:paraId="7CFF4B41" w14:textId="77777777" w:rsidR="001D23D6" w:rsidRPr="008E1AE1" w:rsidRDefault="001D23D6"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As a result, functionalization increases the reactivity and solubility of CNTs and opens up possibilities for additional chemical modifications like ion adsorption, metal deposition, grafting reactions, etc. The functional groups can also be used as anchor groups to bind two moieties together and to derivatives compounds further through chemical interactions with other functional groups. Numerous modeling studies have been conducted to predict the characteristics of functionalized CNTs and their effects on other biomolecules, taking into account the benefits that functionalization of CNTs offers</w:t>
      </w:r>
      <w:r w:rsidRPr="008E1AE1">
        <w:rPr>
          <w:rFonts w:ascii="Times New Roman" w:hAnsi="Times New Roman" w:cs="Times New Roman"/>
          <w:sz w:val="20"/>
          <w:szCs w:val="20"/>
        </w:rPr>
        <w:fldChar w:fldCharType="begin" w:fldLock="1"/>
      </w:r>
      <w:r w:rsidRPr="008E1AE1">
        <w:rPr>
          <w:rFonts w:ascii="Times New Roman" w:hAnsi="Times New Roman" w:cs="Times New Roman"/>
          <w:sz w:val="20"/>
          <w:szCs w:val="20"/>
        </w:rPr>
        <w:instrText>ADDIN CSL_CITATION {"citationItems":[{"id":"ITEM-1","itemData":{"DOI":"10.1371/journal.pone.0198519","ISSN":"1932-6203 (Electronic)","PMID":"29856868","abstract":"In this study, we report a detailed experimental, binding free energy calculation  and molecular dynamics (MD) simulation investigation of the interactions of carboxylic-functionalized multi-walled carbon nanotubes (COOH-f-MWCNTs) with porcine trypsin (pTry). The enzyme exhibits decreased thermostability at 330K in the presence of COOH-f-MWCNTs. Furthermore, the activity of pTry also decreases in the presence of COOH-f-MWCNTs. The restricted diffusion of the substrate to the active site of the enzyme was observed in the experiment. The MD simulation analysis suggested that this could be because of the blocking of the S1 pocket of pTry, which plays a vital role in the substrate selectivity. The intrinsic fluorescence of pTry is quenched with increase in the COOH-f-MWCNTs concentration. Circular dichroism (CD) and UV-visible absorption spectroscopies indicate the ability of COOH-f-MWCNTs to experience conformational change in the native structure of the enzyme. The binding free energy calculations also show that electrostatics, π-cation, and π-π stacking interactions play important roles in the binding of the carboxylated CNTs with pTry. The MD simulation results demonstrated that the carboxylated CNTs adsorb to the enzyme stronger than the CNT without the-COOH groups. Our observations can provide an example of the nanoscale toxicity of COOH-f-MWCNTs for proteins, which is a critical issue for in vivo application of COOH-f-MWCNTs.","author":[{"dropping-particle":"","family":"Noordadi","given":"Maryam","non-dropping-particle":"","parse-names":false,"suffix":""},{"dropping-particle":"","family":"Mehrnejad","given":"Faramarz","non-dropping-particle":"","parse-names":false,"suffix":""},{"dropping-particle":"","family":"Sajedi","given":"Reza H","non-dropping-particle":"","parse-names":false,"suffix":""},{"dropping-particle":"","family":"Jafari","given":"Majid","non-dropping-particle":"","parse-names":false,"suffix":""},{"dropping-particle":"","family":"Ranjbar","given":"Bijan","non-dropping-particle":"","parse-names":false,"suffix":""}],"container-title":"PloS one","id":"ITEM-1","issue":"6","issued":{"date-parts":[["2018"]]},"language":"eng","page":"e0198519","publisher-place":"United States","title":"The potential impact of carboxylic-functionalized multi-walled carbon nanotubes  on trypsin: A Comprehensive spectroscopic and molecular dynamics simulation study.","type":"article-journal","volume":"13"},"uris":["http://www.mendeley.com/documents/?uuid=8d1a26bb-6082-430d-9a73-da85c82b47ac"]}],"mendeley":{"formattedCitation":"[41]","plainTextFormattedCitation":"[41]","previouslyFormattedCitation":"[41]"},"properties":{"noteIndex":0},"schema":"https://github.com/citation-style-language/schema/raw/master/csl-citation.json"}</w:instrText>
      </w:r>
      <w:r w:rsidRPr="008E1AE1">
        <w:rPr>
          <w:rFonts w:ascii="Times New Roman" w:hAnsi="Times New Roman" w:cs="Times New Roman"/>
          <w:sz w:val="20"/>
          <w:szCs w:val="20"/>
        </w:rPr>
        <w:fldChar w:fldCharType="separate"/>
      </w:r>
      <w:r w:rsidRPr="008E1AE1">
        <w:rPr>
          <w:rFonts w:ascii="Times New Roman" w:hAnsi="Times New Roman" w:cs="Times New Roman"/>
          <w:noProof/>
          <w:sz w:val="20"/>
          <w:szCs w:val="20"/>
        </w:rPr>
        <w:t>[41]</w:t>
      </w:r>
      <w:r w:rsidRPr="008E1AE1">
        <w:rPr>
          <w:rFonts w:ascii="Times New Roman" w:hAnsi="Times New Roman" w:cs="Times New Roman"/>
          <w:sz w:val="20"/>
          <w:szCs w:val="20"/>
        </w:rPr>
        <w:fldChar w:fldCharType="end"/>
      </w:r>
      <w:r w:rsidRPr="008E1AE1">
        <w:rPr>
          <w:rFonts w:ascii="Times New Roman" w:hAnsi="Times New Roman" w:cs="Times New Roman"/>
          <w:sz w:val="20"/>
          <w:szCs w:val="20"/>
        </w:rPr>
        <w:fldChar w:fldCharType="begin" w:fldLock="1"/>
      </w:r>
      <w:r w:rsidRPr="008E1AE1">
        <w:rPr>
          <w:rFonts w:ascii="Times New Roman" w:hAnsi="Times New Roman" w:cs="Times New Roman"/>
          <w:sz w:val="20"/>
          <w:szCs w:val="20"/>
        </w:rPr>
        <w:instrText>ADDIN CSL_CITATION {"citationItems":[{"id":"ITEM-1","itemData":{"DOI":"10.1039/C7CP00702G","ISSN":"1463-9076","abstract":"This work deals with an analysis of the covalent functionalization of a carbon nanotube using polyethylene glycol chains terminated by folic acid fragments. The analysis is focused on theoretical predictions, using molecular dynamics simulations, of the properties of such constructs as pH controlled carriers of the anticancer drug doxorubicin. The analyzed systems are expected to hold the doxorubicin in the inner cavity of the carbon nanotube at neutral pH and unload the drug at slightly acidic pH. This property comes from incorporation into the nanotube of some dye molecules (p-phenylenediamine or neutral red) which undergo protonation at slightly acidic pH. We found that both dyes lead to the formation of a stable, co-absorbed phase of a doxorubicin–dye mixture inside the nanotube at physiological pH. At acidic pH we observed a spontaneous release of dyes from the nanotube, leading finally to the state with only doxorubicin encapsulated in the nanotube interior. Thus, the analyzed constructs can be considered as carriers of doxorubicin that are selective to tumor microenvironments (which exhibit reduced pH due to hypoxia and overexpression of folate receptors). However, we also found that the release of doxorubicin from the nanotube at acidic pH is kinetically blocked, at least in the case of the system sizes studied here. Thus, we also discussed some possible ways of reducing the activation barriers against doxorubicin release at acidic pH.","author":[{"dropping-particle":"","family":"Wolski","given":"Pawel","non-dropping-particle":"","parse-names":false,"suffix":""},{"dropping-particle":"","family":"Nieszporek","given":"Krzysztof","non-dropping-particle":"","parse-names":false,"suffix":""},{"dropping-particle":"","family":"Panczyk","given":"Tomasz","non-dropping-particle":"","parse-names":false,"suffix":""}],"container-title":"Physical Chemistry Chemical Physics","id":"ITEM-1","issue":"13","issued":{"date-parts":[["2017"]]},"page":"9300-9312","publisher":"The Royal Society of Chemistry","title":"Pegylated and folic acid functionalized carbon nanotubes as pH controlled carriers of doxorubicin. Molecular dynamics analysis of the stability and drug release mechanism","type":"article-journal","volume":"19"},"uris":["http://www.mendeley.com/documents/?uuid=10cdbd14-c5fa-462d-9a03-282a8cc4fc82"]}],"mendeley":{"formattedCitation":"[42]","plainTextFormattedCitation":"[42]","previouslyFormattedCitation":"[42]"},"properties":{"noteIndex":0},"schema":"https://github.com/citation-style-language/schema/raw/master/csl-citation.json"}</w:instrText>
      </w:r>
      <w:r w:rsidRPr="008E1AE1">
        <w:rPr>
          <w:rFonts w:ascii="Times New Roman" w:hAnsi="Times New Roman" w:cs="Times New Roman"/>
          <w:sz w:val="20"/>
          <w:szCs w:val="20"/>
        </w:rPr>
        <w:fldChar w:fldCharType="separate"/>
      </w:r>
      <w:r w:rsidRPr="008E1AE1">
        <w:rPr>
          <w:rFonts w:ascii="Times New Roman" w:hAnsi="Times New Roman" w:cs="Times New Roman"/>
          <w:noProof/>
          <w:sz w:val="20"/>
          <w:szCs w:val="20"/>
        </w:rPr>
        <w:t>[42]</w:t>
      </w:r>
      <w:r w:rsidRPr="008E1AE1">
        <w:rPr>
          <w:rFonts w:ascii="Times New Roman" w:hAnsi="Times New Roman" w:cs="Times New Roman"/>
          <w:sz w:val="20"/>
          <w:szCs w:val="20"/>
        </w:rPr>
        <w:fldChar w:fldCharType="end"/>
      </w:r>
      <w:r w:rsidRPr="008E1AE1">
        <w:rPr>
          <w:rFonts w:ascii="Times New Roman" w:hAnsi="Times New Roman" w:cs="Times New Roman"/>
          <w:sz w:val="20"/>
          <w:szCs w:val="20"/>
        </w:rPr>
        <w:t xml:space="preserve">.Functionalized CNTs has immense application </w:t>
      </w:r>
      <w:r w:rsidRPr="008E1AE1">
        <w:rPr>
          <w:rFonts w:ascii="Times New Roman" w:hAnsi="Times New Roman" w:cs="Times New Roman"/>
          <w:sz w:val="20"/>
          <w:szCs w:val="20"/>
          <w:shd w:val="clear" w:color="auto" w:fill="FFFFFF"/>
        </w:rPr>
        <w:t>medical science, drug delivery, electrochemistry, water treatment  </w:t>
      </w:r>
      <w:r w:rsidRPr="008E1AE1">
        <w:rPr>
          <w:rStyle w:val="italic"/>
          <w:rFonts w:ascii="Times New Roman" w:hAnsi="Times New Roman" w:cs="Times New Roman"/>
          <w:i/>
          <w:iCs/>
          <w:sz w:val="20"/>
          <w:szCs w:val="20"/>
          <w:shd w:val="clear" w:color="auto" w:fill="FFFFFF"/>
        </w:rPr>
        <w:t>etc.</w:t>
      </w:r>
      <w:r w:rsidRPr="008E1AE1">
        <w:rPr>
          <w:rStyle w:val="italic"/>
          <w:rFonts w:ascii="Times New Roman" w:hAnsi="Times New Roman" w:cs="Times New Roman"/>
          <w:i/>
          <w:iCs/>
          <w:sz w:val="20"/>
          <w:szCs w:val="20"/>
          <w:shd w:val="clear" w:color="auto" w:fill="FFFFFF"/>
        </w:rPr>
        <w:fldChar w:fldCharType="begin" w:fldLock="1"/>
      </w:r>
      <w:r w:rsidRPr="008E1AE1">
        <w:rPr>
          <w:rStyle w:val="italic"/>
          <w:rFonts w:ascii="Times New Roman" w:hAnsi="Times New Roman" w:cs="Times New Roman"/>
          <w:i/>
          <w:iCs/>
          <w:sz w:val="20"/>
          <w:szCs w:val="20"/>
          <w:shd w:val="clear" w:color="auto" w:fill="FFFFFF"/>
        </w:rPr>
        <w:instrText>ADDIN CSL_CITATION {"citationItems":[{"id":"ITEM-1","itemData":{"DOI":"https://doi.org/10.1016/j.mseb.2017.06.002","ISSN":"0921-5107","abstract":"Carbon Nanotubes composed of excellent mechanical strength, electrical and thermal conductivities makes them a suitable substance toward developing medical devices. In addition, high surface area-to-volume ratio enable them to use in an intense real time applications such as detection and treatment of cancerous cells, nervous disorders, tissue repair and so on. But, majority of the biomedical applications of CNTs must be used after successful functionalization. Here in, we reviewed the following topics (i) Functionalization of CNTs (ii) CNTs in real time applications such as drug delivery, gene therapy, biosensors and bio imaging; (iii) CNTs 3D printed scaffolds for medicine and (iv) Biocompatability and Biodegradability.","author":[{"dropping-particle":"","family":"Merum","given":"Sireesha","non-dropping-particle":"","parse-names":false,"suffix":""},{"dropping-particle":"","family":"Veluru","given":"Jagadeesh Babu","non-dropping-particle":"","parse-names":false,"suffix":""},{"dropping-particle":"","family":"Seeram","given":"Ramakrishna","non-dropping-particle":"","parse-names":false,"suffix":""}],"container-title":"Materials Science and Engineering: B","id":"ITEM-1","issued":{"date-parts":[["2017"]]},"page":"43-63","title":"Functionalized carbon nanotubes in bio-world: Applications, limitations and future directions","type":"article-journal","volume":"223"},"uris":["http://www.mendeley.com/documents/?uuid=527d0b19-6e6d-4176-afd8-d38aacff2cbd"]}],"mendeley":{"formattedCitation":"[43]","plainTextFormattedCitation":"[43]","previouslyFormattedCitation":"[43]"},"properties":{"noteIndex":0},"schema":"https://github.com/citation-style-language/schema/raw/master/csl-citation.json"}</w:instrText>
      </w:r>
      <w:r w:rsidRPr="008E1AE1">
        <w:rPr>
          <w:rStyle w:val="italic"/>
          <w:rFonts w:ascii="Times New Roman" w:hAnsi="Times New Roman" w:cs="Times New Roman"/>
          <w:i/>
          <w:iCs/>
          <w:sz w:val="20"/>
          <w:szCs w:val="20"/>
          <w:shd w:val="clear" w:color="auto" w:fill="FFFFFF"/>
        </w:rPr>
        <w:fldChar w:fldCharType="separate"/>
      </w:r>
      <w:r w:rsidRPr="008E1AE1">
        <w:rPr>
          <w:rStyle w:val="italic"/>
          <w:rFonts w:ascii="Times New Roman" w:hAnsi="Times New Roman" w:cs="Times New Roman"/>
          <w:iCs/>
          <w:noProof/>
          <w:sz w:val="20"/>
          <w:szCs w:val="20"/>
          <w:shd w:val="clear" w:color="auto" w:fill="FFFFFF"/>
        </w:rPr>
        <w:t>[43]</w:t>
      </w:r>
      <w:r w:rsidRPr="008E1AE1">
        <w:rPr>
          <w:rStyle w:val="italic"/>
          <w:rFonts w:ascii="Times New Roman" w:hAnsi="Times New Roman" w:cs="Times New Roman"/>
          <w:i/>
          <w:iCs/>
          <w:sz w:val="20"/>
          <w:szCs w:val="20"/>
          <w:shd w:val="clear" w:color="auto" w:fill="FFFFFF"/>
        </w:rPr>
        <w:fldChar w:fldCharType="end"/>
      </w:r>
      <w:r w:rsidRPr="008E1AE1">
        <w:rPr>
          <w:rStyle w:val="italic"/>
          <w:rFonts w:ascii="Times New Roman" w:hAnsi="Times New Roman" w:cs="Times New Roman"/>
          <w:i/>
          <w:iCs/>
          <w:sz w:val="20"/>
          <w:szCs w:val="20"/>
          <w:shd w:val="clear" w:color="auto" w:fill="FFFFFF"/>
        </w:rPr>
        <w:fldChar w:fldCharType="begin" w:fldLock="1"/>
      </w:r>
      <w:r w:rsidRPr="008E1AE1">
        <w:rPr>
          <w:rStyle w:val="italic"/>
          <w:rFonts w:ascii="Times New Roman" w:hAnsi="Times New Roman" w:cs="Times New Roman"/>
          <w:i/>
          <w:iCs/>
          <w:sz w:val="20"/>
          <w:szCs w:val="20"/>
          <w:shd w:val="clear" w:color="auto" w:fill="FFFFFF"/>
        </w:rPr>
        <w:instrText>ADDIN CSL_CITATION {"citationItems":[{"id":"ITEM-1","itemData":{"DOI":"https://doi.org/10.1016/j.nanoso.2020.100429","ISSN":"2352-507X","abstract":"Carbon-based nanomaterials such as carbon nanotubes (CNTs) have become the most promising materials in biomedical, electronic and aerospace applications. When added to polymers, they can enhance the properties and the utility of the polymers to a large extent. This is because of their superior thermo-mechanical and electrical properties which can be effectively transferred to the resulting composites with their proper dispersion in the polymer matrix. But the uniform dispersion of CNTs in various polymer matrices is the major challenge faced by scientists. This paper critically reviews the different chemical strategies adopted for grafting polymers onto the CNTs which ultimately leads to better polymer-filler interaction and optimum filler dispersion for the development of high-performance polymer nanocomposites. This review also discusses the synthesis, properties, and applications of polymer grafted CNTs and their composites.","author":[{"dropping-particle":"V","family":"Basheer","given":"Bashida","non-dropping-particle":"","parse-names":false,"suffix":""},{"dropping-particle":"","family":"George","given":"Jinu Jacob","non-dropping-particle":"","parse-names":false,"suffix":""},{"dropping-particle":"","family":"Siengchin","given":"Suchart","non-dropping-particle":"","parse-names":false,"suffix":""},{"dropping-particle":"","family":"Parameswaranpillai","given":"Jyotishkumar","non-dropping-particle":"","parse-names":false,"suffix":""}],"container-title":"Nano-Structures &amp; Nano-Objects","id":"ITEM-1","issued":{"date-parts":[["2020"]]},"page":"100429","title":"Polymer grafted carbon nanotubes—Synthesis, properties, and applications: A review","type":"article-journal","volume":"22"},"uris":["http://www.mendeley.com/documents/?uuid=ca02783a-4224-4d83-8671-52bb3cc89590"]}],"mendeley":{"formattedCitation":"[44]","plainTextFormattedCitation":"[44]","previouslyFormattedCitation":"[44]"},"properties":{"noteIndex":0},"schema":"https://github.com/citation-style-language/schema/raw/master/csl-citation.json"}</w:instrText>
      </w:r>
      <w:r w:rsidRPr="008E1AE1">
        <w:rPr>
          <w:rStyle w:val="italic"/>
          <w:rFonts w:ascii="Times New Roman" w:hAnsi="Times New Roman" w:cs="Times New Roman"/>
          <w:i/>
          <w:iCs/>
          <w:sz w:val="20"/>
          <w:szCs w:val="20"/>
          <w:shd w:val="clear" w:color="auto" w:fill="FFFFFF"/>
        </w:rPr>
        <w:fldChar w:fldCharType="separate"/>
      </w:r>
      <w:r w:rsidRPr="008E1AE1">
        <w:rPr>
          <w:rStyle w:val="italic"/>
          <w:rFonts w:ascii="Times New Roman" w:hAnsi="Times New Roman" w:cs="Times New Roman"/>
          <w:iCs/>
          <w:noProof/>
          <w:sz w:val="20"/>
          <w:szCs w:val="20"/>
          <w:shd w:val="clear" w:color="auto" w:fill="FFFFFF"/>
        </w:rPr>
        <w:t>[44]</w:t>
      </w:r>
      <w:r w:rsidRPr="008E1AE1">
        <w:rPr>
          <w:rStyle w:val="italic"/>
          <w:rFonts w:ascii="Times New Roman" w:hAnsi="Times New Roman" w:cs="Times New Roman"/>
          <w:i/>
          <w:iCs/>
          <w:sz w:val="20"/>
          <w:szCs w:val="20"/>
          <w:shd w:val="clear" w:color="auto" w:fill="FFFFFF"/>
        </w:rPr>
        <w:fldChar w:fldCharType="end"/>
      </w:r>
      <w:r w:rsidRPr="008E1AE1">
        <w:rPr>
          <w:rStyle w:val="italic"/>
          <w:rFonts w:ascii="Times New Roman" w:hAnsi="Times New Roman" w:cs="Times New Roman"/>
          <w:i/>
          <w:iCs/>
          <w:sz w:val="20"/>
          <w:szCs w:val="20"/>
          <w:shd w:val="clear" w:color="auto" w:fill="FFFFFF"/>
        </w:rPr>
        <w:fldChar w:fldCharType="begin" w:fldLock="1"/>
      </w:r>
      <w:r w:rsidRPr="008E1AE1">
        <w:rPr>
          <w:rStyle w:val="italic"/>
          <w:rFonts w:ascii="Times New Roman" w:hAnsi="Times New Roman" w:cs="Times New Roman"/>
          <w:i/>
          <w:iCs/>
          <w:sz w:val="20"/>
          <w:szCs w:val="20"/>
          <w:shd w:val="clear" w:color="auto" w:fill="FFFFFF"/>
        </w:rPr>
        <w:instrText>ADDIN CSL_CITATION {"citationItems":[{"id":"ITEM-1","itemData":{"DOI":"10.1021/acs.jmedchem.5b01770","ISSN":"1520-4804 (Electronic)","PMID":"27142556","abstract":"Carbon nanotubes (CNTs) represent one of the most studied allotropes of carbon.  The unique physicochemical properties of CNTs make them among prime candidates for numerous applications in biomedical fields including drug delivery, gene therapy, biosensors, and tissue engineering applications. However, toxicity of CNTs has been a major concern for their use in biomedical applications. In this review, we present an overview of carbon nanotubes in biomedical applications; we particularly focus on various factors and mechanisms affecting their toxicity. We have discussed various parameters including the size, length, agglomeration, and impurities of CNTs that may cause oxidative stress, which is often the main mechanism of CNTs' toxicity. Other toxic pathways are also examined, and possible ways to overcome these challenges have been discussed.","author":[{"dropping-particle":"","family":"Alshehri","given":"Reem","non-dropping-particle":"","parse-names":false,"suffix":""},{"dropping-particle":"","family":"Ilyas","given":"Asad Muhammad","non-dropping-particle":"","parse-names":false,"suffix":""},{"dropping-particle":"","family":"Hasan","given":"Anwarul","non-dropping-particle":"","parse-names":false,"suffix":""},{"dropping-particle":"","family":"Arnaout","given":"Adnan","non-dropping-particle":"","parse-names":false,"suffix":""},{"dropping-particle":"","family":"Ahmed","given":"Farid","non-dropping-particle":"","parse-names":false,"suffix":""},{"dropping-particle":"","family":"Memic","given":"Adnan","non-dropping-particle":"","parse-names":false,"suffix":""}],"container-title":"Journal of medicinal chemistry","id":"ITEM-1","issue":"18","issued":{"date-parts":[["2016","9"]]},"language":"eng","page":"8149-8167","publisher-place":"United States","title":"Carbon Nanotubes in Biomedical Applications: Factors, Mechanisms, and Remedies of  Toxicity.","type":"article-journal","volume":"59"},"uris":["http://www.mendeley.com/documents/?uuid=49e3183f-2bdb-49f5-b400-8c5af2e70fe6"]}],"mendeley":{"formattedCitation":"[45]","plainTextFormattedCitation":"[45]","previouslyFormattedCitation":"[45]"},"properties":{"noteIndex":0},"schema":"https://github.com/citation-style-language/schema/raw/master/csl-citation.json"}</w:instrText>
      </w:r>
      <w:r w:rsidRPr="008E1AE1">
        <w:rPr>
          <w:rStyle w:val="italic"/>
          <w:rFonts w:ascii="Times New Roman" w:hAnsi="Times New Roman" w:cs="Times New Roman"/>
          <w:i/>
          <w:iCs/>
          <w:sz w:val="20"/>
          <w:szCs w:val="20"/>
          <w:shd w:val="clear" w:color="auto" w:fill="FFFFFF"/>
        </w:rPr>
        <w:fldChar w:fldCharType="separate"/>
      </w:r>
      <w:r w:rsidRPr="008E1AE1">
        <w:rPr>
          <w:rStyle w:val="italic"/>
          <w:rFonts w:ascii="Times New Roman" w:hAnsi="Times New Roman" w:cs="Times New Roman"/>
          <w:iCs/>
          <w:noProof/>
          <w:sz w:val="20"/>
          <w:szCs w:val="20"/>
          <w:shd w:val="clear" w:color="auto" w:fill="FFFFFF"/>
        </w:rPr>
        <w:t>[45]</w:t>
      </w:r>
      <w:r w:rsidRPr="008E1AE1">
        <w:rPr>
          <w:rStyle w:val="italic"/>
          <w:rFonts w:ascii="Times New Roman" w:hAnsi="Times New Roman" w:cs="Times New Roman"/>
          <w:i/>
          <w:iCs/>
          <w:sz w:val="20"/>
          <w:szCs w:val="20"/>
          <w:shd w:val="clear" w:color="auto" w:fill="FFFFFF"/>
        </w:rPr>
        <w:fldChar w:fldCharType="end"/>
      </w:r>
      <w:r w:rsidRPr="008E1AE1">
        <w:rPr>
          <w:rStyle w:val="italic"/>
          <w:rFonts w:ascii="Times New Roman" w:hAnsi="Times New Roman" w:cs="Times New Roman"/>
          <w:i/>
          <w:iCs/>
          <w:sz w:val="20"/>
          <w:szCs w:val="20"/>
          <w:shd w:val="clear" w:color="auto" w:fill="FFFFFF"/>
        </w:rPr>
        <w:fldChar w:fldCharType="begin" w:fldLock="1"/>
      </w:r>
      <w:r w:rsidRPr="008E1AE1">
        <w:rPr>
          <w:rStyle w:val="italic"/>
          <w:rFonts w:ascii="Times New Roman" w:hAnsi="Times New Roman" w:cs="Times New Roman"/>
          <w:i/>
          <w:iCs/>
          <w:sz w:val="20"/>
          <w:szCs w:val="20"/>
          <w:shd w:val="clear" w:color="auto" w:fill="FFFFFF"/>
        </w:rPr>
        <w:instrText>ADDIN CSL_CITATION {"citationItems":[{"id":"ITEM-1","itemData":{"DOI":"10.3390/nano10061073","ISSN":"2079-4991 (Print)","PMID":"32486371","abstract":"A recently reported functionalization of single and multi-walled carbon  nanotubes, based on a cycloaddition reaction between carbon nanotubes and a pyrrole derived compound, was exploited for the formation of a doxorubicin (DOX) stacked drug delivery system. The obtained supramolecular nano-conveyors were characterized by wide-angle X-ray diffraction (WAXD), thermogravimetric analysis (TGA), high-resolution transmission electron microscopy (HR-TEM), and Fourier transform infrared (FT-IR) spectroscopy. The supramolecular interactions were studied by molecular dynamics simulations and by monitoring the emission and the absorption spectra of DOX. Biological studies revealed that two of the synthesized nano-vectors are effectively able to get the drug into the studied cell lines and also to enhance the cell mortality of DOX at a much lower effective dose. This work reports the facile functionalization of carbon nanotubes exploiting the \"pyrrole methodology\" for the development of novel technological carbon-based drug delivery systems.","author":[{"dropping-particle":"","family":"Pennetta","given":"Chiara","non-dropping-particle":"","parse-names":false,"suffix":""},{"dropping-particle":"","family":"Floresta","given":"Giuseppe","non-dropping-particle":"","parse-names":false,"suffix":""},{"dropping-particle":"","family":"Graziano","given":"Adriana Carol Eleonora","non-dropping-particle":"","parse-names":false,"suffix":""},{"dropping-particle":"","family":"Cardile","given":"Venera","non-dropping-particle":"","parse-names":false,"suffix":""},{"dropping-particle":"","family":"Rubino","given":"Lucia","non-dropping-particle":"","parse-names":false,"suffix":""},{"dropping-particle":"","family":"Galimberti","given":"Maurizio","non-dropping-particle":"","parse-names":false,"suffix":""},{"dropping-particle":"","family":"Rescifina","given":"Antonio","non-dropping-particle":"","parse-names":false,"suffix":""},{"dropping-particle":"","family":"Barbera","given":"Vincenzina","non-dropping-particle":"","parse-names":false,"suffix":""}],"container-title":"Nanomaterials (Basel, Switzerland)","id":"ITEM-1","issue":"6","issued":{"date-parts":[["2020","5"]]},"language":"eng","publisher-place":"Switzerland","title":"Functionalization of Single and Multi-Walled Carbon Nanotubes with Polypropylene  Glycol Decorated Pyrrole for the Development of Doxorubicin Nano-Conveyors for Cancer Drug Delivery.","type":"article-journal","volume":"10"},"uris":["http://www.mendeley.com/documents/?uuid=128fbb96-87d7-48af-a6b3-950fbdd01bda"]}],"mendeley":{"formattedCitation":"[46]","plainTextFormattedCitation":"[46]","previouslyFormattedCitation":"[46]"},"properties":{"noteIndex":0},"schema":"https://github.com/citation-style-language/schema/raw/master/csl-citation.json"}</w:instrText>
      </w:r>
      <w:r w:rsidRPr="008E1AE1">
        <w:rPr>
          <w:rStyle w:val="italic"/>
          <w:rFonts w:ascii="Times New Roman" w:hAnsi="Times New Roman" w:cs="Times New Roman"/>
          <w:i/>
          <w:iCs/>
          <w:sz w:val="20"/>
          <w:szCs w:val="20"/>
          <w:shd w:val="clear" w:color="auto" w:fill="FFFFFF"/>
        </w:rPr>
        <w:fldChar w:fldCharType="separate"/>
      </w:r>
      <w:r w:rsidRPr="008E1AE1">
        <w:rPr>
          <w:rStyle w:val="italic"/>
          <w:rFonts w:ascii="Times New Roman" w:hAnsi="Times New Roman" w:cs="Times New Roman"/>
          <w:iCs/>
          <w:noProof/>
          <w:sz w:val="20"/>
          <w:szCs w:val="20"/>
          <w:shd w:val="clear" w:color="auto" w:fill="FFFFFF"/>
        </w:rPr>
        <w:t>[46]</w:t>
      </w:r>
      <w:r w:rsidRPr="008E1AE1">
        <w:rPr>
          <w:rStyle w:val="italic"/>
          <w:rFonts w:ascii="Times New Roman" w:hAnsi="Times New Roman" w:cs="Times New Roman"/>
          <w:i/>
          <w:iCs/>
          <w:sz w:val="20"/>
          <w:szCs w:val="20"/>
          <w:shd w:val="clear" w:color="auto" w:fill="FFFFFF"/>
        </w:rPr>
        <w:fldChar w:fldCharType="end"/>
      </w:r>
      <w:r w:rsidRPr="008E1AE1">
        <w:rPr>
          <w:rStyle w:val="italic"/>
          <w:rFonts w:ascii="Times New Roman" w:hAnsi="Times New Roman" w:cs="Times New Roman"/>
          <w:i/>
          <w:iCs/>
          <w:sz w:val="20"/>
          <w:szCs w:val="20"/>
          <w:shd w:val="clear" w:color="auto" w:fill="FFFFFF"/>
        </w:rPr>
        <w:fldChar w:fldCharType="begin" w:fldLock="1"/>
      </w:r>
      <w:r w:rsidRPr="008E1AE1">
        <w:rPr>
          <w:rStyle w:val="italic"/>
          <w:rFonts w:ascii="Times New Roman" w:hAnsi="Times New Roman" w:cs="Times New Roman"/>
          <w:i/>
          <w:iCs/>
          <w:sz w:val="20"/>
          <w:szCs w:val="20"/>
          <w:shd w:val="clear" w:color="auto" w:fill="FFFFFF"/>
        </w:rPr>
        <w:instrText>ADDIN CSL_CITATION {"citationItems":[{"id":"ITEM-1","itemData":{"DOI":"10.1007/s40097-017-0227-4","ISSN":"2193-8865","abstract":"Water pollution is a worldwide issue for the eco-environment and human society. Removal of various pollutants including heavy metals from the environment is a big challenge. Techniques of adsorption are usually simple and work effectively. In the current study, MWCNTs were prepared by chemical vapor deposition (CVD) of acetylene at 600 °C. Fe–Co/CaCO3 catalyst/support was prepared by wet impregnation method. The crystal size of the catalyst was identified using XRD. Acidified functionalized multi-walled carbon nanotubes (MWCNT) were produced from oxidation of multi-walled carbon nanotubes by mixture of H2O2 + HNO3 in a ratio of 1:3 (v/v) at 25 °C. The structure and purity of synthesized functionalized CNTs were examined by TEM, N2-BET method and thermogravimetric analysis. The functional groups produced at CNTs surface were investigated using FTIR spectroscopy. Acidified functionalized MWCNTs with a high surface area of 194 m2g−1 and porous structure (17.19 nm) were used for water treatment from harmful cations (Pb2+, Cu2+, Ni2+ and Cd2+), single cation solutions and quaternary solution at different pH values and different times. The results were interesting because in single solutions the catalyst removed Pb2+, Ni2+, Cu2+ and Cd2+ with percentages of 93, 83, 78 and 15%, respectively, in 6 h. While in quaternary solution, adsorption was more complex and the order of the adsorbed metals was as following: Pb2+ (aq) &gt; Cu2+(aq) &gt; Cd2+ (aq) &gt; Ni2+ (aq).","author":[{"dropping-particle":"","family":"Farghali","given":"A A","non-dropping-particle":"","parse-names":false,"suffix":""},{"dropping-particle":"","family":"Abdel Tawab","given":"H A","non-dropping-particle":"","parse-names":false,"suffix":""},{"dropping-particle":"","family":"Abdel Moaty","given":"S A","non-dropping-particle":"","parse-names":false,"suffix":""},{"dropping-particle":"","family":"Khaled","given":"Rehab","non-dropping-particle":"","parse-names":false,"suffix":""}],"container-title":"Journal of Nanostructure in Chemistry","id":"ITEM-1","issue":"2","issued":{"date-parts":[["2017"]]},"page":"101-111","title":"Functionalization of acidified multi-walled carbon nanotubes for removal of heavy metals in aqueous solutions","type":"article-journal","volume":"7"},"uris":["http://www.mendeley.com/documents/?uuid=508afa34-d409-447f-be3d-5668d775645b"]}],"mendeley":{"formattedCitation":"[47]","plainTextFormattedCitation":"[47]","previouslyFormattedCitation":"[47]"},"properties":{"noteIndex":0},"schema":"https://github.com/citation-style-language/schema/raw/master/csl-citation.json"}</w:instrText>
      </w:r>
      <w:r w:rsidRPr="008E1AE1">
        <w:rPr>
          <w:rStyle w:val="italic"/>
          <w:rFonts w:ascii="Times New Roman" w:hAnsi="Times New Roman" w:cs="Times New Roman"/>
          <w:i/>
          <w:iCs/>
          <w:sz w:val="20"/>
          <w:szCs w:val="20"/>
          <w:shd w:val="clear" w:color="auto" w:fill="FFFFFF"/>
        </w:rPr>
        <w:fldChar w:fldCharType="separate"/>
      </w:r>
      <w:r w:rsidRPr="008E1AE1">
        <w:rPr>
          <w:rStyle w:val="italic"/>
          <w:rFonts w:ascii="Times New Roman" w:hAnsi="Times New Roman" w:cs="Times New Roman"/>
          <w:iCs/>
          <w:noProof/>
          <w:sz w:val="20"/>
          <w:szCs w:val="20"/>
          <w:shd w:val="clear" w:color="auto" w:fill="FFFFFF"/>
        </w:rPr>
        <w:t>[47]</w:t>
      </w:r>
      <w:r w:rsidRPr="008E1AE1">
        <w:rPr>
          <w:rStyle w:val="italic"/>
          <w:rFonts w:ascii="Times New Roman" w:hAnsi="Times New Roman" w:cs="Times New Roman"/>
          <w:i/>
          <w:iCs/>
          <w:sz w:val="20"/>
          <w:szCs w:val="20"/>
          <w:shd w:val="clear" w:color="auto" w:fill="FFFFFF"/>
        </w:rPr>
        <w:fldChar w:fldCharType="end"/>
      </w:r>
      <w:r w:rsidRPr="008E1AE1">
        <w:rPr>
          <w:rStyle w:val="italic"/>
          <w:rFonts w:ascii="Times New Roman" w:hAnsi="Times New Roman" w:cs="Times New Roman"/>
          <w:i/>
          <w:iCs/>
          <w:sz w:val="20"/>
          <w:szCs w:val="20"/>
          <w:shd w:val="clear" w:color="auto" w:fill="FFFFFF"/>
        </w:rPr>
        <w:t>.</w:t>
      </w:r>
    </w:p>
    <w:p w14:paraId="68F6F9F7" w14:textId="77777777" w:rsidR="001D23D6" w:rsidRPr="008E1AE1" w:rsidRDefault="001D23D6" w:rsidP="008E1AE1">
      <w:pPr>
        <w:spacing w:line="240" w:lineRule="auto"/>
        <w:jc w:val="both"/>
        <w:rPr>
          <w:rFonts w:ascii="Times New Roman" w:hAnsi="Times New Roman" w:cs="Times New Roman"/>
          <w:sz w:val="20"/>
          <w:szCs w:val="20"/>
        </w:rPr>
      </w:pPr>
    </w:p>
    <w:p w14:paraId="65E07496" w14:textId="77777777" w:rsidR="00B82C8D" w:rsidRPr="008E1AE1" w:rsidRDefault="00B82C8D" w:rsidP="008E1AE1">
      <w:pPr>
        <w:spacing w:line="240" w:lineRule="auto"/>
        <w:jc w:val="both"/>
        <w:rPr>
          <w:rFonts w:ascii="Times New Roman" w:hAnsi="Times New Roman" w:cs="Times New Roman"/>
          <w:sz w:val="20"/>
          <w:szCs w:val="20"/>
        </w:rPr>
      </w:pPr>
    </w:p>
    <w:p w14:paraId="6EE581FF" w14:textId="77777777" w:rsidR="00B50497" w:rsidRPr="008E1AE1" w:rsidRDefault="00B50497" w:rsidP="008E1AE1">
      <w:pPr>
        <w:spacing w:line="240" w:lineRule="auto"/>
        <w:jc w:val="both"/>
        <w:rPr>
          <w:rFonts w:ascii="Times New Roman" w:hAnsi="Times New Roman" w:cs="Times New Roman"/>
          <w:b/>
          <w:sz w:val="20"/>
          <w:szCs w:val="20"/>
        </w:rPr>
      </w:pPr>
    </w:p>
    <w:p w14:paraId="75B8F5DD" w14:textId="5684C11F" w:rsidR="00B82C8D" w:rsidRPr="008E1AE1" w:rsidRDefault="00D103FC" w:rsidP="008E1AE1">
      <w:pPr>
        <w:spacing w:line="240" w:lineRule="auto"/>
        <w:jc w:val="both"/>
        <w:rPr>
          <w:rFonts w:ascii="Times New Roman" w:hAnsi="Times New Roman" w:cs="Times New Roman"/>
          <w:sz w:val="20"/>
          <w:szCs w:val="20"/>
        </w:rPr>
      </w:pPr>
      <w:r w:rsidRPr="008E1AE1">
        <w:rPr>
          <w:rFonts w:ascii="Times New Roman" w:hAnsi="Times New Roman" w:cs="Times New Roman"/>
          <w:noProof/>
          <w:sz w:val="20"/>
          <w:szCs w:val="20"/>
        </w:rPr>
        <w:lastRenderedPageBreak/>
        <mc:AlternateContent>
          <mc:Choice Requires="wpg">
            <w:drawing>
              <wp:inline distT="0" distB="0" distL="0" distR="0" wp14:anchorId="30F23BF7" wp14:editId="3318B92D">
                <wp:extent cx="5010150" cy="4442460"/>
                <wp:effectExtent l="0" t="0" r="0" b="635"/>
                <wp:docPr id="698354020"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10150" cy="4442460"/>
                          <a:chOff x="0" y="0"/>
                          <a:chExt cx="56673" cy="54387"/>
                        </a:xfrm>
                      </wpg:grpSpPr>
                      <wps:wsp>
                        <wps:cNvPr id="2063323997" name="Text Box 2"/>
                        <wps:cNvSpPr txBox="1">
                          <a:spLocks noChangeArrowheads="1"/>
                        </wps:cNvSpPr>
                        <wps:spPr bwMode="auto">
                          <a:xfrm>
                            <a:off x="5715" y="49911"/>
                            <a:ext cx="49193" cy="44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E8E162" w14:textId="77777777" w:rsidR="00B82C8D" w:rsidRPr="008E1AE1" w:rsidRDefault="00B82C8D" w:rsidP="00B82C8D">
                              <w:pPr>
                                <w:rPr>
                                  <w:rFonts w:ascii="Times New Roman" w:hAnsi="Times New Roman" w:cs="Times New Roman"/>
                                  <w:b/>
                                  <w:bCs/>
                                  <w:sz w:val="20"/>
                                  <w:szCs w:val="20"/>
                                </w:rPr>
                              </w:pPr>
                              <w:r w:rsidRPr="008E1AE1">
                                <w:rPr>
                                  <w:rFonts w:ascii="Times New Roman" w:hAnsi="Times New Roman" w:cs="Times New Roman"/>
                                  <w:b/>
                                  <w:bCs/>
                                  <w:sz w:val="20"/>
                                  <w:szCs w:val="20"/>
                                </w:rPr>
                                <w:t>Fig.2 Functionalization of Carbon Nanotubes (CNTs)</w:t>
                              </w:r>
                            </w:p>
                          </w:txbxContent>
                        </wps:txbx>
                        <wps:bodyPr rot="0" vert="horz" wrap="square" lIns="91440" tIns="45720" rIns="91440" bIns="45720" anchor="t" anchorCtr="0" upright="1">
                          <a:noAutofit/>
                        </wps:bodyPr>
                      </wps:wsp>
                      <pic:pic xmlns:pic="http://schemas.openxmlformats.org/drawingml/2006/picture">
                        <pic:nvPicPr>
                          <pic:cNvPr id="1189619405" name="Picture 8"/>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73" cy="4867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0F23BF7" id="Group 9" o:spid="_x0000_s1029" style="width:394.5pt;height:349.8pt;mso-position-horizontal-relative:char;mso-position-vertical-relative:line" coordsize="56673,54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">
                <v:shape id="Text Box 2" o:spid="_x0000_s1030" type="#_x0000_t202" style="position:absolute;left:5715;top:49911;width:49193;height:4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" stroked="f">
                  <v:textbox>
                    <w:txbxContent>
                      <w:p w14:paraId="4FE8E162" w14:textId="77777777" w:rsidR="00B82C8D" w:rsidRPr="008E1AE1" w:rsidRDefault="00B82C8D" w:rsidP="00B82C8D">
                        <w:pPr>
                          <w:rPr>
                            <w:rFonts w:ascii="Times New Roman" w:hAnsi="Times New Roman" w:cs="Times New Roman"/>
                            <w:b/>
                            <w:bCs/>
                            <w:sz w:val="20"/>
                            <w:szCs w:val="20"/>
                          </w:rPr>
                        </w:pPr>
                        <w:r w:rsidRPr="008E1AE1">
                          <w:rPr>
                            <w:rFonts w:ascii="Times New Roman" w:hAnsi="Times New Roman" w:cs="Times New Roman"/>
                            <w:b/>
                            <w:bCs/>
                            <w:sz w:val="20"/>
                            <w:szCs w:val="20"/>
                          </w:rPr>
                          <w:t>Fig.2 Functionalization of Carbon Nanotubes (CNTs)</w:t>
                        </w:r>
                      </w:p>
                    </w:txbxContent>
                  </v:textbox>
                </v:shape>
                <v:shape id="Picture 8" o:spid="_x0000_s1031" type="#_x0000_t75" style="position:absolute;width:56673;height:486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">
                  <v:imagedata r:id="rId11" o:title=""/>
                </v:shape>
                <w10:anchorlock/>
              </v:group>
            </w:pict>
          </mc:Fallback>
        </mc:AlternateContent>
      </w:r>
    </w:p>
    <w:p w14:paraId="53BD2495" w14:textId="77777777" w:rsidR="00B82C8D" w:rsidRPr="008E1AE1" w:rsidRDefault="00B82C8D" w:rsidP="008E1AE1">
      <w:pPr>
        <w:spacing w:line="240" w:lineRule="auto"/>
        <w:jc w:val="both"/>
        <w:rPr>
          <w:rFonts w:ascii="Times New Roman" w:hAnsi="Times New Roman" w:cs="Times New Roman"/>
          <w:sz w:val="20"/>
          <w:szCs w:val="20"/>
        </w:rPr>
      </w:pPr>
    </w:p>
    <w:p w14:paraId="1A31475E" w14:textId="77777777" w:rsidR="00B37C43" w:rsidRPr="008E1AE1" w:rsidRDefault="00B75F8B" w:rsidP="008E1AE1">
      <w:pPr>
        <w:spacing w:line="240" w:lineRule="auto"/>
        <w:jc w:val="both"/>
        <w:rPr>
          <w:rFonts w:ascii="Times New Roman" w:hAnsi="Times New Roman" w:cs="Times New Roman"/>
          <w:b/>
          <w:sz w:val="20"/>
          <w:szCs w:val="20"/>
        </w:rPr>
      </w:pPr>
      <w:r w:rsidRPr="008E1AE1">
        <w:rPr>
          <w:rFonts w:ascii="Times New Roman" w:hAnsi="Times New Roman" w:cs="Times New Roman"/>
          <w:b/>
          <w:sz w:val="20"/>
          <w:szCs w:val="20"/>
        </w:rPr>
        <w:t>Applications of CNT Bio conjugate:</w:t>
      </w:r>
    </w:p>
    <w:p w14:paraId="6F8B8F74" w14:textId="77777777" w:rsidR="00B75F8B" w:rsidRPr="008E1AE1" w:rsidRDefault="00B75F8B"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Functionalization make CNTs water soluble as a result Biomolecule like protein, enzyme, DNA</w:t>
      </w:r>
      <w:r w:rsidR="00D5285D" w:rsidRPr="008E1AE1">
        <w:rPr>
          <w:rFonts w:ascii="Times New Roman" w:hAnsi="Times New Roman" w:cs="Times New Roman"/>
          <w:sz w:val="20"/>
          <w:szCs w:val="20"/>
        </w:rPr>
        <w:t>, peptides</w:t>
      </w:r>
      <w:r w:rsidRPr="008E1AE1">
        <w:rPr>
          <w:rFonts w:ascii="Times New Roman" w:hAnsi="Times New Roman" w:cs="Times New Roman"/>
          <w:sz w:val="20"/>
          <w:szCs w:val="20"/>
        </w:rPr>
        <w:t xml:space="preserve"> etc. can be conjugated to the carbon nanotubes. Herein we are going to see the different application of CNT bio conjugate. </w:t>
      </w:r>
    </w:p>
    <w:p w14:paraId="580B38B8" w14:textId="77777777" w:rsidR="00B75F8B" w:rsidRPr="008E1AE1" w:rsidRDefault="00A96F8F" w:rsidP="008E1AE1">
      <w:pPr>
        <w:spacing w:line="240" w:lineRule="auto"/>
        <w:jc w:val="both"/>
        <w:rPr>
          <w:rFonts w:ascii="Times New Roman" w:hAnsi="Times New Roman" w:cs="Times New Roman"/>
          <w:b/>
          <w:sz w:val="20"/>
          <w:szCs w:val="20"/>
        </w:rPr>
      </w:pPr>
      <w:r w:rsidRPr="008E1AE1">
        <w:rPr>
          <w:rFonts w:ascii="Times New Roman" w:hAnsi="Times New Roman" w:cs="Times New Roman"/>
          <w:b/>
          <w:sz w:val="20"/>
          <w:szCs w:val="20"/>
        </w:rPr>
        <w:t>Vaccine Delivery</w:t>
      </w:r>
    </w:p>
    <w:p w14:paraId="418BD41E" w14:textId="77777777" w:rsidR="00C05062" w:rsidRPr="008E1AE1" w:rsidRDefault="00004780"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 xml:space="preserve">Covalently linked </w:t>
      </w:r>
      <w:r w:rsidR="00951B7D" w:rsidRPr="008E1AE1">
        <w:rPr>
          <w:rFonts w:ascii="Times New Roman" w:hAnsi="Times New Roman" w:cs="Times New Roman"/>
          <w:sz w:val="20"/>
          <w:szCs w:val="20"/>
        </w:rPr>
        <w:t xml:space="preserve">Peptide-carbon nanotubes (NTs) have been </w:t>
      </w:r>
      <w:r w:rsidR="00B770C4" w:rsidRPr="008E1AE1">
        <w:rPr>
          <w:rFonts w:ascii="Times New Roman" w:hAnsi="Times New Roman" w:cs="Times New Roman"/>
          <w:sz w:val="20"/>
          <w:szCs w:val="20"/>
        </w:rPr>
        <w:t>synthesized</w:t>
      </w:r>
      <w:r w:rsidR="00951B7D" w:rsidRPr="008E1AE1">
        <w:rPr>
          <w:rFonts w:ascii="Times New Roman" w:hAnsi="Times New Roman" w:cs="Times New Roman"/>
          <w:sz w:val="20"/>
          <w:szCs w:val="20"/>
        </w:rPr>
        <w:t xml:space="preserve"> using two alternative approaches, based on fragment condensation and selective chemical ligation. </w:t>
      </w:r>
      <w:r w:rsidR="00C05062" w:rsidRPr="008E1AE1">
        <w:rPr>
          <w:rFonts w:ascii="Times New Roman" w:hAnsi="Times New Roman" w:cs="Times New Roman"/>
          <w:sz w:val="20"/>
          <w:szCs w:val="20"/>
        </w:rPr>
        <w:t>Single-walled nanotubes (SWNTs)</w:t>
      </w:r>
      <w:r w:rsidR="00B770C4" w:rsidRPr="008E1AE1">
        <w:rPr>
          <w:rFonts w:ascii="Times New Roman" w:hAnsi="Times New Roman" w:cs="Times New Roman"/>
          <w:sz w:val="20"/>
          <w:szCs w:val="20"/>
        </w:rPr>
        <w:t xml:space="preserve"> </w:t>
      </w:r>
      <w:r w:rsidR="00C05062" w:rsidRPr="008E1AE1">
        <w:rPr>
          <w:rFonts w:ascii="Times New Roman" w:hAnsi="Times New Roman" w:cs="Times New Roman"/>
          <w:sz w:val="20"/>
          <w:szCs w:val="20"/>
        </w:rPr>
        <w:t>were covalently attached to a model pentapeptide and an antigenic epitope from the foot-and-mouth disease virus (FMDV)</w:t>
      </w:r>
      <w:r w:rsidR="00B770C4" w:rsidRPr="008E1AE1">
        <w:rPr>
          <w:rFonts w:ascii="Times New Roman" w:hAnsi="Times New Roman" w:cs="Times New Roman"/>
          <w:sz w:val="20"/>
          <w:szCs w:val="20"/>
        </w:rPr>
        <w:t xml:space="preserve"> </w:t>
      </w:r>
      <w:r w:rsidR="00C05062" w:rsidRPr="008E1AE1">
        <w:rPr>
          <w:rFonts w:ascii="Times New Roman" w:hAnsi="Times New Roman" w:cs="Times New Roman"/>
          <w:color w:val="000000" w:themeColor="text1"/>
          <w:sz w:val="20"/>
          <w:szCs w:val="20"/>
        </w:rPr>
        <w:t>(Fig. 3).</w:t>
      </w:r>
      <w:r w:rsidR="00C05062" w:rsidRPr="008E1AE1">
        <w:rPr>
          <w:rFonts w:ascii="Times New Roman" w:hAnsi="Times New Roman" w:cs="Times New Roman"/>
          <w:color w:val="FF0000"/>
          <w:sz w:val="20"/>
          <w:szCs w:val="20"/>
        </w:rPr>
        <w:t xml:space="preserve"> </w:t>
      </w:r>
      <w:r w:rsidR="00C05062" w:rsidRPr="008E1AE1">
        <w:rPr>
          <w:rFonts w:ascii="Times New Roman" w:hAnsi="Times New Roman" w:cs="Times New Roman"/>
          <w:sz w:val="20"/>
          <w:szCs w:val="20"/>
        </w:rPr>
        <w:t xml:space="preserve">With the aid of 2D NMR spectroscopy and transmission electron microscopy, a thorough structural </w:t>
      </w:r>
      <w:r w:rsidR="00B770C4" w:rsidRPr="008E1AE1">
        <w:rPr>
          <w:rFonts w:ascii="Times New Roman" w:hAnsi="Times New Roman" w:cs="Times New Roman"/>
          <w:sz w:val="20"/>
          <w:szCs w:val="20"/>
        </w:rPr>
        <w:t>characterization</w:t>
      </w:r>
      <w:r w:rsidR="00C05062" w:rsidRPr="008E1AE1">
        <w:rPr>
          <w:rFonts w:ascii="Times New Roman" w:hAnsi="Times New Roman" w:cs="Times New Roman"/>
          <w:sz w:val="20"/>
          <w:szCs w:val="20"/>
        </w:rPr>
        <w:t xml:space="preserve"> has been completed. The FMDV peptide Carbon NT conjugate's antigenicity was then demonstrated via an ELISA test and a surface </w:t>
      </w:r>
      <w:r w:rsidR="00B770C4" w:rsidRPr="008E1AE1">
        <w:rPr>
          <w:rFonts w:ascii="Times New Roman" w:hAnsi="Times New Roman" w:cs="Times New Roman"/>
          <w:sz w:val="20"/>
          <w:szCs w:val="20"/>
        </w:rPr>
        <w:t>plasmon resonance study. Both studies results</w:t>
      </w:r>
      <w:r w:rsidR="00C05062" w:rsidRPr="008E1AE1">
        <w:rPr>
          <w:rFonts w:ascii="Times New Roman" w:hAnsi="Times New Roman" w:cs="Times New Roman"/>
          <w:sz w:val="20"/>
          <w:szCs w:val="20"/>
        </w:rPr>
        <w:t xml:space="preserve"> indicated that the peptide linked to the NT support adopted the proper secondary conformation required for antibody recognition. Moreover, an in vivo investigation has demonstrated that the FMDV peptide-NT is similarly immunogenic.</w:t>
      </w:r>
    </w:p>
    <w:p w14:paraId="2C55649B" w14:textId="22C32329" w:rsidR="00C05062" w:rsidRPr="008E1AE1" w:rsidRDefault="00D103FC" w:rsidP="008E1AE1">
      <w:pPr>
        <w:spacing w:line="240" w:lineRule="auto"/>
        <w:jc w:val="both"/>
        <w:rPr>
          <w:rFonts w:ascii="Times New Roman" w:hAnsi="Times New Roman" w:cs="Times New Roman"/>
          <w:sz w:val="20"/>
          <w:szCs w:val="20"/>
        </w:rPr>
      </w:pPr>
      <w:r w:rsidRPr="008E1AE1">
        <w:rPr>
          <w:rFonts w:ascii="Times New Roman" w:hAnsi="Times New Roman" w:cs="Times New Roman"/>
          <w:noProof/>
          <w:sz w:val="20"/>
          <w:szCs w:val="20"/>
        </w:rPr>
        <w:lastRenderedPageBreak/>
        <mc:AlternateContent>
          <mc:Choice Requires="wpg">
            <w:drawing>
              <wp:inline distT="0" distB="0" distL="0" distR="0" wp14:anchorId="2777C0A2" wp14:editId="52D7256A">
                <wp:extent cx="5781675" cy="3638550"/>
                <wp:effectExtent l="0" t="0" r="0" b="3810"/>
                <wp:docPr id="1876206144"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1675" cy="3638550"/>
                          <a:chOff x="0" y="0"/>
                          <a:chExt cx="57816" cy="36385"/>
                        </a:xfrm>
                      </wpg:grpSpPr>
                      <wps:wsp>
                        <wps:cNvPr id="2078758002" name="Text Box 2"/>
                        <wps:cNvSpPr txBox="1">
                          <a:spLocks noChangeArrowheads="1"/>
                        </wps:cNvSpPr>
                        <wps:spPr bwMode="auto">
                          <a:xfrm>
                            <a:off x="2286" y="29432"/>
                            <a:ext cx="55530" cy="69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6657A8" w14:textId="4E05B617" w:rsidR="00C05062" w:rsidRPr="008E1AE1" w:rsidRDefault="00C05062" w:rsidP="00C05062">
                              <w:pPr>
                                <w:rPr>
                                  <w:rFonts w:ascii="Times New Roman" w:hAnsi="Times New Roman" w:cs="Times New Roman"/>
                                  <w:b/>
                                  <w:bCs/>
                                  <w:sz w:val="20"/>
                                  <w:szCs w:val="20"/>
                                </w:rPr>
                              </w:pPr>
                              <w:r w:rsidRPr="008E1AE1">
                                <w:rPr>
                                  <w:rFonts w:ascii="Times New Roman" w:hAnsi="Times New Roman" w:cs="Times New Roman"/>
                                  <w:b/>
                                  <w:bCs/>
                                  <w:sz w:val="20"/>
                                  <w:szCs w:val="20"/>
                                </w:rPr>
                                <w:t>Fig.3 Synthesis of Peptide carbon nanotube by a) Peptide fragment condensation</w:t>
                              </w:r>
                              <w:r w:rsidR="008E1AE1">
                                <w:rPr>
                                  <w:rFonts w:ascii="Times New Roman" w:hAnsi="Times New Roman" w:cs="Times New Roman"/>
                                  <w:b/>
                                  <w:bCs/>
                                  <w:sz w:val="20"/>
                                  <w:szCs w:val="20"/>
                                </w:rPr>
                                <w:t xml:space="preserve"> </w:t>
                              </w:r>
                              <w:r w:rsidRPr="008E1AE1">
                                <w:rPr>
                                  <w:rFonts w:ascii="Times New Roman" w:hAnsi="Times New Roman" w:cs="Times New Roman"/>
                                  <w:b/>
                                  <w:bCs/>
                                  <w:sz w:val="20"/>
                                  <w:szCs w:val="20"/>
                                </w:rPr>
                                <w:t>b) Chemo selective ligation</w:t>
                              </w:r>
                            </w:p>
                            <w:p w14:paraId="2A3D8D31" w14:textId="77777777" w:rsidR="00C05062" w:rsidRPr="008E1AE1" w:rsidRDefault="00C05062" w:rsidP="00C05062">
                              <w:pPr>
                                <w:rPr>
                                  <w:rFonts w:ascii="Times New Roman" w:hAnsi="Times New Roman" w:cs="Times New Roman"/>
                                  <w:b/>
                                  <w:bCs/>
                                  <w:sz w:val="20"/>
                                  <w:szCs w:val="20"/>
                                </w:rPr>
                              </w:pPr>
                            </w:p>
                          </w:txbxContent>
                        </wps:txbx>
                        <wps:bodyPr rot="0" vert="horz" wrap="square" lIns="91440" tIns="45720" rIns="91440" bIns="45720" anchor="t" anchorCtr="0" upright="1">
                          <a:noAutofit/>
                        </wps:bodyPr>
                      </wps:wsp>
                      <pic:pic xmlns:pic="http://schemas.openxmlformats.org/drawingml/2006/picture">
                        <pic:nvPicPr>
                          <pic:cNvPr id="2132515664" name="Picture 11"/>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 cy="2809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2777C0A2" id="Group 12" o:spid="_x0000_s1032" style="width:455.25pt;height:286.5pt;mso-position-horizontal-relative:char;mso-position-vertical-relative:line" coordsize="57816,36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">
                <v:shape id="Text Box 2" o:spid="_x0000_s1033" type="#_x0000_t202" style="position:absolute;left:2286;top:29432;width:55530;height:6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" stroked="f">
                  <v:textbox>
                    <w:txbxContent>
                      <w:p w14:paraId="0D6657A8" w14:textId="4E05B617" w:rsidR="00C05062" w:rsidRPr="008E1AE1" w:rsidRDefault="00C05062" w:rsidP="00C05062">
                        <w:pPr>
                          <w:rPr>
                            <w:rFonts w:ascii="Times New Roman" w:hAnsi="Times New Roman" w:cs="Times New Roman"/>
                            <w:b/>
                            <w:bCs/>
                            <w:sz w:val="20"/>
                            <w:szCs w:val="20"/>
                          </w:rPr>
                        </w:pPr>
                        <w:r w:rsidRPr="008E1AE1">
                          <w:rPr>
                            <w:rFonts w:ascii="Times New Roman" w:hAnsi="Times New Roman" w:cs="Times New Roman"/>
                            <w:b/>
                            <w:bCs/>
                            <w:sz w:val="20"/>
                            <w:szCs w:val="20"/>
                          </w:rPr>
                          <w:t>Fig.3 Synthesis of Peptide carbon nanotube by a) Peptide fragment condensation</w:t>
                        </w:r>
                        <w:r w:rsidR="008E1AE1">
                          <w:rPr>
                            <w:rFonts w:ascii="Times New Roman" w:hAnsi="Times New Roman" w:cs="Times New Roman"/>
                            <w:b/>
                            <w:bCs/>
                            <w:sz w:val="20"/>
                            <w:szCs w:val="20"/>
                          </w:rPr>
                          <w:t xml:space="preserve"> </w:t>
                        </w:r>
                        <w:r w:rsidRPr="008E1AE1">
                          <w:rPr>
                            <w:rFonts w:ascii="Times New Roman" w:hAnsi="Times New Roman" w:cs="Times New Roman"/>
                            <w:b/>
                            <w:bCs/>
                            <w:sz w:val="20"/>
                            <w:szCs w:val="20"/>
                          </w:rPr>
                          <w:t>b) Chemo selective ligation</w:t>
                        </w:r>
                      </w:p>
                      <w:p w14:paraId="2A3D8D31" w14:textId="77777777" w:rsidR="00C05062" w:rsidRPr="008E1AE1" w:rsidRDefault="00C05062" w:rsidP="00C05062">
                        <w:pPr>
                          <w:rPr>
                            <w:rFonts w:ascii="Times New Roman" w:hAnsi="Times New Roman" w:cs="Times New Roman"/>
                            <w:b/>
                            <w:bCs/>
                            <w:sz w:val="20"/>
                            <w:szCs w:val="20"/>
                          </w:rPr>
                        </w:pPr>
                      </w:p>
                    </w:txbxContent>
                  </v:textbox>
                </v:shape>
                <v:shape id="Picture 11" o:spid="_x0000_s1034" type="#_x0000_t75" style="position:absolute;width:57721;height:28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">
                  <v:imagedata r:id="rId13" o:title=""/>
                </v:shape>
                <w10:anchorlock/>
              </v:group>
            </w:pict>
          </mc:Fallback>
        </mc:AlternateContent>
      </w:r>
    </w:p>
    <w:p w14:paraId="630162C0" w14:textId="77777777" w:rsidR="00951B7D" w:rsidRPr="008E1AE1" w:rsidRDefault="00004780"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This research highlights the potential diagnostic use of peptide-carbon NT conjugates and opens the door to their use in v</w:t>
      </w:r>
      <w:r w:rsidR="00F3771E" w:rsidRPr="008E1AE1">
        <w:rPr>
          <w:rFonts w:ascii="Times New Roman" w:hAnsi="Times New Roman" w:cs="Times New Roman"/>
          <w:sz w:val="20"/>
          <w:szCs w:val="20"/>
        </w:rPr>
        <w:t>accine administration. I</w:t>
      </w:r>
      <w:r w:rsidRPr="008E1AE1">
        <w:rPr>
          <w:rFonts w:ascii="Times New Roman" w:hAnsi="Times New Roman" w:cs="Times New Roman"/>
          <w:sz w:val="20"/>
          <w:szCs w:val="20"/>
        </w:rPr>
        <w:t>t can be said that functionalized carbon NTs make excellent scaffolds for the multivalent presentation of compounds that are used to control ligand-receptor interactions</w:t>
      </w:r>
      <w:r w:rsidR="0080462E" w:rsidRPr="008E1AE1">
        <w:rPr>
          <w:rFonts w:ascii="Times New Roman" w:hAnsi="Times New Roman" w:cs="Times New Roman"/>
          <w:sz w:val="20"/>
          <w:szCs w:val="20"/>
        </w:rPr>
        <w:fldChar w:fldCharType="begin" w:fldLock="1"/>
      </w:r>
      <w:r w:rsidR="00D61308" w:rsidRPr="008E1AE1">
        <w:rPr>
          <w:rFonts w:ascii="Times New Roman" w:hAnsi="Times New Roman" w:cs="Times New Roman"/>
          <w:sz w:val="20"/>
          <w:szCs w:val="20"/>
        </w:rPr>
        <w:instrText>ADDIN CSL_CITATION {"citationItems":[{"id":"ITEM-1","itemData":{"DOI":"10.1021/ja034342r","ISSN":"0002-7863","author":[{"dropping-particle":"","family":"Pantarotto","given":"Davide","non-dropping-particle":"","parse-names":false,"suffix":""},{"dropping-particle":"","family":"Partidos","given":"Charalambos D","non-dropping-particle":"","parse-names":false,"suffix":""},{"dropping-particle":"","family":"Graff","given":"Roland","non-dropping-particle":"","parse-names":false,"suffix":""},{"dropping-particle":"","family":"Hoebeke","given":"Johan","non-dropping-particle":"","parse-names":false,"suffix":""},{"dropping-particle":"","family":"Briand","given":"Jean-Paul","non-dropping-particle":"","parse-names":false,"suffix":""},{"dropping-particle":"","family":"Prato","given":"Maurizio","non-dropping-particle":"","parse-names":false,"suffix":""},{"dropping-particle":"","family":"Bianco","given":"Alberto","non-dropping-particle":"","parse-names":false,"suffix":""}],"container-title":"Journal of the American Chemical Society","id":"ITEM-1","issue":"20","issued":{"date-parts":[["2003","5","1"]]},"note":"doi: 10.1021/ja034342r","page":"6160-6164","publisher":"American Chemical Society","title":"Synthesis, Structural Characterization, and Immunological Properties of Carbon Nanotubes Functionalized with Peptides","type":"article-journal","volume":"125"},"uris":["http://www.mendeley.com/documents/?uuid=0e36538e-98fc-4fa7-9dbe-1f4e1c199fc6"]}],"mendeley":{"formattedCitation":"[48]","plainTextFormattedCitation":"[48]","previouslyFormattedCitation":"[48]"},"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00F3771E" w:rsidRPr="008E1AE1">
        <w:rPr>
          <w:rFonts w:ascii="Times New Roman" w:hAnsi="Times New Roman" w:cs="Times New Roman"/>
          <w:noProof/>
          <w:sz w:val="20"/>
          <w:szCs w:val="20"/>
        </w:rPr>
        <w:t>[48]</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w:t>
      </w:r>
    </w:p>
    <w:p w14:paraId="473654CA" w14:textId="77777777" w:rsidR="00F63472" w:rsidRPr="008E1AE1" w:rsidRDefault="00F63472" w:rsidP="008E1AE1">
      <w:pPr>
        <w:spacing w:line="240" w:lineRule="auto"/>
        <w:jc w:val="both"/>
        <w:rPr>
          <w:rFonts w:ascii="Times New Roman" w:hAnsi="Times New Roman" w:cs="Times New Roman"/>
          <w:b/>
          <w:sz w:val="20"/>
          <w:szCs w:val="20"/>
        </w:rPr>
      </w:pPr>
    </w:p>
    <w:p w14:paraId="0A5F9896" w14:textId="77777777" w:rsidR="00F63472" w:rsidRPr="008E1AE1" w:rsidRDefault="00F63472" w:rsidP="008E1AE1">
      <w:pPr>
        <w:spacing w:line="240" w:lineRule="auto"/>
        <w:jc w:val="both"/>
        <w:rPr>
          <w:rFonts w:ascii="Times New Roman" w:hAnsi="Times New Roman" w:cs="Times New Roman"/>
          <w:b/>
          <w:sz w:val="20"/>
          <w:szCs w:val="20"/>
        </w:rPr>
      </w:pPr>
    </w:p>
    <w:p w14:paraId="106D65BF" w14:textId="77777777" w:rsidR="00094C79" w:rsidRPr="008E1AE1" w:rsidRDefault="00094C79" w:rsidP="008E1AE1">
      <w:pPr>
        <w:spacing w:line="240" w:lineRule="auto"/>
        <w:jc w:val="both"/>
        <w:rPr>
          <w:rFonts w:ascii="Times New Roman" w:hAnsi="Times New Roman" w:cs="Times New Roman"/>
          <w:b/>
          <w:sz w:val="20"/>
          <w:szCs w:val="20"/>
        </w:rPr>
      </w:pPr>
      <w:r w:rsidRPr="008E1AE1">
        <w:rPr>
          <w:rFonts w:ascii="Times New Roman" w:hAnsi="Times New Roman" w:cs="Times New Roman"/>
          <w:b/>
          <w:sz w:val="20"/>
          <w:szCs w:val="20"/>
        </w:rPr>
        <w:t>Genomic Research/DNA Analysis</w:t>
      </w:r>
    </w:p>
    <w:p w14:paraId="4FE50D27" w14:textId="77777777" w:rsidR="00F726E7" w:rsidRPr="008E1AE1" w:rsidRDefault="00D61308"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 xml:space="preserve">Using </w:t>
      </w:r>
      <w:proofErr w:type="spellStart"/>
      <w:r w:rsidRPr="008E1AE1">
        <w:rPr>
          <w:rFonts w:ascii="Times New Roman" w:hAnsi="Times New Roman" w:cs="Times New Roman"/>
          <w:sz w:val="20"/>
          <w:szCs w:val="20"/>
        </w:rPr>
        <w:t>azide</w:t>
      </w:r>
      <w:proofErr w:type="spellEnd"/>
      <w:r w:rsidRPr="008E1AE1">
        <w:rPr>
          <w:rFonts w:ascii="Times New Roman" w:hAnsi="Times New Roman" w:cs="Times New Roman"/>
          <w:sz w:val="20"/>
          <w:szCs w:val="20"/>
        </w:rPr>
        <w:t xml:space="preserve"> units as photoactive components, the sidewalls of vertically oriented MWCNTs have been functionalized with nucleic acids</w:t>
      </w:r>
      <w:r w:rsidR="00F726E7" w:rsidRPr="008E1AE1">
        <w:rPr>
          <w:rFonts w:ascii="Times New Roman" w:hAnsi="Times New Roman" w:cs="Times New Roman"/>
          <w:sz w:val="20"/>
          <w:szCs w:val="20"/>
        </w:rPr>
        <w:t xml:space="preserve"> (Fig.4</w:t>
      </w:r>
      <w:r w:rsidRPr="008E1AE1">
        <w:rPr>
          <w:rFonts w:ascii="Times New Roman" w:hAnsi="Times New Roman" w:cs="Times New Roman"/>
          <w:sz w:val="20"/>
          <w:szCs w:val="20"/>
        </w:rPr>
        <w:t>)</w:t>
      </w:r>
      <w:r w:rsidR="00B770C4" w:rsidRPr="008E1AE1">
        <w:rPr>
          <w:rFonts w:ascii="Times New Roman" w:hAnsi="Times New Roman" w:cs="Times New Roman"/>
          <w:sz w:val="20"/>
          <w:szCs w:val="20"/>
        </w:rPr>
        <w:t>. The pho</w:t>
      </w:r>
      <w:r w:rsidRPr="008E1AE1">
        <w:rPr>
          <w:rFonts w:ascii="Times New Roman" w:hAnsi="Times New Roman" w:cs="Times New Roman"/>
          <w:sz w:val="20"/>
          <w:szCs w:val="20"/>
        </w:rPr>
        <w:t>to</w:t>
      </w:r>
      <w:r w:rsidR="00B770C4" w:rsidRPr="008E1AE1">
        <w:rPr>
          <w:rFonts w:ascii="Times New Roman" w:hAnsi="Times New Roman" w:cs="Times New Roman"/>
          <w:sz w:val="20"/>
          <w:szCs w:val="20"/>
        </w:rPr>
        <w:t xml:space="preserve"> </w:t>
      </w:r>
      <w:r w:rsidRPr="008E1AE1">
        <w:rPr>
          <w:rFonts w:ascii="Times New Roman" w:hAnsi="Times New Roman" w:cs="Times New Roman"/>
          <w:sz w:val="20"/>
          <w:szCs w:val="20"/>
        </w:rPr>
        <w:t>adduct was created when the azidothymidine</w:t>
      </w:r>
      <w:r w:rsidR="00C05062" w:rsidRPr="008E1AE1">
        <w:rPr>
          <w:rFonts w:ascii="Times New Roman" w:hAnsi="Times New Roman" w:cs="Times New Roman"/>
          <w:sz w:val="20"/>
          <w:szCs w:val="20"/>
        </w:rPr>
        <w:t xml:space="preserve"> </w:t>
      </w:r>
      <w:r w:rsidRPr="008E1AE1">
        <w:rPr>
          <w:rFonts w:ascii="Times New Roman" w:hAnsi="Times New Roman" w:cs="Times New Roman"/>
          <w:sz w:val="20"/>
          <w:szCs w:val="20"/>
        </w:rPr>
        <w:t>photochemically (UV irradiation) interacted with MWCNTs arranged in a straight line on a solid substrate. Following the conventional DNA synthesis of the oligonucleotides on the MWCNT sidewalls, the nucleic acid was deprotected to produce the DNA-modified MWCNTs. In principle, this technique allows for the photolithographic patterning of various DNA sequences on the CNTs as well as the creation of novel DNA chips for genomic study or DNA analysis</w:t>
      </w:r>
      <w:r w:rsidR="0080462E" w:rsidRPr="008E1AE1">
        <w:rPr>
          <w:rFonts w:ascii="Times New Roman" w:hAnsi="Times New Roman" w:cs="Times New Roman"/>
          <w:sz w:val="20"/>
          <w:szCs w:val="20"/>
        </w:rPr>
        <w:fldChar w:fldCharType="begin" w:fldLock="1"/>
      </w:r>
      <w:r w:rsidR="007543AC" w:rsidRPr="008E1AE1">
        <w:rPr>
          <w:rFonts w:ascii="Times New Roman" w:hAnsi="Times New Roman" w:cs="Times New Roman"/>
          <w:sz w:val="20"/>
          <w:szCs w:val="20"/>
        </w:rPr>
        <w:instrText>ADDIN CSL_CITATION {"citationItems":[{"id":"ITEM-1","itemData":{"DOI":"10.1021/nl034915y","ISSN":"1530-6984","author":[{"dropping-particle":"","family":"Moghaddam","given":"Minoo J","non-dropping-particle":"","parse-names":false,"suffix":""},{"dropping-particle":"","family":"Taylor","given":"Sarah","non-dropping-particle":"","parse-names":false,"suffix":""},{"dropping-particle":"","family":"Gao","given":"Mei","non-dropping-particle":"","parse-names":false,"suffix":""},{"dropping-particle":"","family":"Huang","given":"Shaoming","non-dropping-particle":"","parse-names":false,"suffix":""},{"dropping-particle":"","family":"Dai","given":"Liming","non-dropping-particle":"","parse-names":false,"suffix":""},{"dropping-particle":"","family":"McCall","given":"Maxine J","non-dropping-particle":"","parse-names":false,"suffix":""}],"container-title":"Nano Letters","id":"ITEM-1","issue":"1","issued":{"date-parts":[["2004","1","1"]]},"note":"doi: 10.1021/nl034915y","page":"89-93","publisher":"American Chemical Society","title":"Highly Efficient Binding of DNA on the Sidewalls and Tips of Carbon Nanotubes Using Photochemistry","type":"article-journal","volume":"4"},"uris":["http://www.mendeley.com/documents/?uuid=36449642-e1c6-4e5f-a601-f3eed52fb282"]}],"mendeley":{"formattedCitation":"[49]","plainTextFormattedCitation":"[49]","previouslyFormattedCitation":"[49]"},"properties":{"noteIndex":0},"schema":"https://github.com/citation-style-language/schema/raw/master/csl-citation.json"}</w:instrText>
      </w:r>
      <w:r w:rsidR="0080462E" w:rsidRPr="008E1AE1">
        <w:rPr>
          <w:rFonts w:ascii="Times New Roman" w:hAnsi="Times New Roman" w:cs="Times New Roman"/>
          <w:sz w:val="20"/>
          <w:szCs w:val="20"/>
        </w:rPr>
        <w:fldChar w:fldCharType="separate"/>
      </w:r>
      <w:r w:rsidRPr="008E1AE1">
        <w:rPr>
          <w:rFonts w:ascii="Times New Roman" w:hAnsi="Times New Roman" w:cs="Times New Roman"/>
          <w:noProof/>
          <w:sz w:val="20"/>
          <w:szCs w:val="20"/>
        </w:rPr>
        <w:t>[49]</w:t>
      </w:r>
      <w:r w:rsidR="0080462E" w:rsidRPr="008E1AE1">
        <w:rPr>
          <w:rFonts w:ascii="Times New Roman" w:hAnsi="Times New Roman" w:cs="Times New Roman"/>
          <w:sz w:val="20"/>
          <w:szCs w:val="20"/>
        </w:rPr>
        <w:fldChar w:fldCharType="end"/>
      </w:r>
      <w:r w:rsidRPr="008E1AE1">
        <w:rPr>
          <w:rFonts w:ascii="Times New Roman" w:hAnsi="Times New Roman" w:cs="Times New Roman"/>
          <w:sz w:val="20"/>
          <w:szCs w:val="20"/>
        </w:rPr>
        <w:t>.</w:t>
      </w:r>
    </w:p>
    <w:p w14:paraId="213676EC" w14:textId="10B8D14D" w:rsidR="00F726E7" w:rsidRPr="008E1AE1" w:rsidRDefault="00D103FC" w:rsidP="008E1AE1">
      <w:pPr>
        <w:spacing w:line="240" w:lineRule="auto"/>
        <w:jc w:val="both"/>
        <w:rPr>
          <w:rFonts w:ascii="Times New Roman" w:hAnsi="Times New Roman" w:cs="Times New Roman"/>
          <w:b/>
          <w:sz w:val="20"/>
          <w:szCs w:val="20"/>
        </w:rPr>
      </w:pPr>
      <w:r w:rsidRPr="008E1AE1">
        <w:rPr>
          <w:rFonts w:ascii="Times New Roman" w:hAnsi="Times New Roman" w:cs="Times New Roman"/>
          <w:b/>
          <w:noProof/>
          <w:sz w:val="20"/>
          <w:szCs w:val="20"/>
        </w:rPr>
        <w:lastRenderedPageBreak/>
        <mc:AlternateContent>
          <mc:Choice Requires="wpg">
            <w:drawing>
              <wp:inline distT="0" distB="0" distL="0" distR="0" wp14:anchorId="1D04DC30" wp14:editId="51ED1E86">
                <wp:extent cx="6181725" cy="6000750"/>
                <wp:effectExtent l="0" t="0" r="0" b="0"/>
                <wp:docPr id="1734183288"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1725" cy="6000750"/>
                          <a:chOff x="0" y="0"/>
                          <a:chExt cx="61817" cy="60007"/>
                        </a:xfrm>
                      </wpg:grpSpPr>
                      <wps:wsp>
                        <wps:cNvPr id="988919874" name="Text Box 2"/>
                        <wps:cNvSpPr txBox="1">
                          <a:spLocks noChangeArrowheads="1"/>
                        </wps:cNvSpPr>
                        <wps:spPr bwMode="auto">
                          <a:xfrm>
                            <a:off x="2476" y="53054"/>
                            <a:ext cx="59341" cy="69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311E24" w14:textId="77777777" w:rsidR="008D25AF" w:rsidRPr="008E1AE1" w:rsidRDefault="008D25AF" w:rsidP="008D25AF">
                              <w:pPr>
                                <w:rPr>
                                  <w:rFonts w:ascii="Times New Roman" w:hAnsi="Times New Roman" w:cs="Times New Roman"/>
                                  <w:b/>
                                  <w:bCs/>
                                  <w:sz w:val="20"/>
                                  <w:szCs w:val="20"/>
                                </w:rPr>
                              </w:pPr>
                              <w:r w:rsidRPr="008E1AE1">
                                <w:rPr>
                                  <w:rFonts w:ascii="Times New Roman" w:hAnsi="Times New Roman" w:cs="Times New Roman"/>
                                  <w:b/>
                                  <w:bCs/>
                                  <w:sz w:val="20"/>
                                  <w:szCs w:val="20"/>
                                </w:rPr>
                                <w:t>Fig.4 In situ DNA synthesis on side</w:t>
                              </w:r>
                              <w:r w:rsidR="00B770C4" w:rsidRPr="008E1AE1">
                                <w:rPr>
                                  <w:rFonts w:ascii="Times New Roman" w:hAnsi="Times New Roman" w:cs="Times New Roman"/>
                                  <w:b/>
                                  <w:bCs/>
                                  <w:sz w:val="20"/>
                                  <w:szCs w:val="20"/>
                                </w:rPr>
                                <w:t>walls of carbon nanotubes photo</w:t>
                              </w:r>
                              <w:r w:rsidRPr="008E1AE1">
                                <w:rPr>
                                  <w:rFonts w:ascii="Times New Roman" w:hAnsi="Times New Roman" w:cs="Times New Roman"/>
                                  <w:b/>
                                  <w:bCs/>
                                  <w:sz w:val="20"/>
                                  <w:szCs w:val="20"/>
                                </w:rPr>
                                <w:t>etched with azidothymidine</w:t>
                              </w:r>
                            </w:p>
                          </w:txbxContent>
                        </wps:txbx>
                        <wps:bodyPr rot="0" vert="horz" wrap="square" lIns="91440" tIns="45720" rIns="91440" bIns="45720" anchor="t" anchorCtr="0" upright="1">
                          <a:noAutofit/>
                        </wps:bodyPr>
                      </wps:wsp>
                      <pic:pic xmlns:pic="http://schemas.openxmlformats.org/drawingml/2006/picture">
                        <pic:nvPicPr>
                          <pic:cNvPr id="1480450491" name="Picture 13"/>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 cy="5095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D04DC30" id="Group 15" o:spid="_x0000_s1035" style="width:486.75pt;height:472.5pt;mso-position-horizontal-relative:char;mso-position-vertical-relative:line" coordsize="61817,600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">
                <v:shape id="Text Box 2" o:spid="_x0000_s1036" type="#_x0000_t202" style="position:absolute;left:2476;top:53054;width:59341;height:6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" stroked="f">
                  <v:textbox>
                    <w:txbxContent>
                      <w:p w14:paraId="3D311E24" w14:textId="77777777" w:rsidR="008D25AF" w:rsidRPr="008E1AE1" w:rsidRDefault="008D25AF" w:rsidP="008D25AF">
                        <w:pPr>
                          <w:rPr>
                            <w:rFonts w:ascii="Times New Roman" w:hAnsi="Times New Roman" w:cs="Times New Roman"/>
                            <w:b/>
                            <w:bCs/>
                            <w:sz w:val="20"/>
                            <w:szCs w:val="20"/>
                          </w:rPr>
                        </w:pPr>
                        <w:r w:rsidRPr="008E1AE1">
                          <w:rPr>
                            <w:rFonts w:ascii="Times New Roman" w:hAnsi="Times New Roman" w:cs="Times New Roman"/>
                            <w:b/>
                            <w:bCs/>
                            <w:sz w:val="20"/>
                            <w:szCs w:val="20"/>
                          </w:rPr>
                          <w:t>Fig.4 In situ DNA synthesis on side</w:t>
                        </w:r>
                        <w:r w:rsidR="00B770C4" w:rsidRPr="008E1AE1">
                          <w:rPr>
                            <w:rFonts w:ascii="Times New Roman" w:hAnsi="Times New Roman" w:cs="Times New Roman"/>
                            <w:b/>
                            <w:bCs/>
                            <w:sz w:val="20"/>
                            <w:szCs w:val="20"/>
                          </w:rPr>
                          <w:t>walls of carbon nanotubes photo</w:t>
                        </w:r>
                        <w:r w:rsidRPr="008E1AE1">
                          <w:rPr>
                            <w:rFonts w:ascii="Times New Roman" w:hAnsi="Times New Roman" w:cs="Times New Roman"/>
                            <w:b/>
                            <w:bCs/>
                            <w:sz w:val="20"/>
                            <w:szCs w:val="20"/>
                          </w:rPr>
                          <w:t>etched with azidothymidine</w:t>
                        </w:r>
                      </w:p>
                    </w:txbxContent>
                  </v:textbox>
                </v:shape>
                <v:shape id="Picture 13" o:spid="_x0000_s1037" type="#_x0000_t75" style="position:absolute;width:59436;height:50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">
                  <v:imagedata r:id="rId15" o:title=""/>
                </v:shape>
                <w10:anchorlock/>
              </v:group>
            </w:pict>
          </mc:Fallback>
        </mc:AlternateContent>
      </w:r>
    </w:p>
    <w:p w14:paraId="417D08D6" w14:textId="77777777" w:rsidR="008D25AF" w:rsidRPr="008E1AE1" w:rsidRDefault="008D25AF" w:rsidP="008E1AE1">
      <w:pPr>
        <w:spacing w:line="240" w:lineRule="auto"/>
        <w:jc w:val="both"/>
        <w:rPr>
          <w:rFonts w:ascii="Times New Roman" w:hAnsi="Times New Roman" w:cs="Times New Roman"/>
          <w:b/>
          <w:sz w:val="20"/>
          <w:szCs w:val="20"/>
        </w:rPr>
      </w:pPr>
    </w:p>
    <w:p w14:paraId="74C8D00F" w14:textId="77777777" w:rsidR="008D25AF" w:rsidRPr="008E1AE1" w:rsidRDefault="008D25AF" w:rsidP="008E1AE1">
      <w:pPr>
        <w:spacing w:line="240" w:lineRule="auto"/>
        <w:jc w:val="both"/>
        <w:rPr>
          <w:rFonts w:ascii="Times New Roman" w:hAnsi="Times New Roman" w:cs="Times New Roman"/>
          <w:b/>
          <w:sz w:val="20"/>
          <w:szCs w:val="20"/>
        </w:rPr>
      </w:pPr>
    </w:p>
    <w:p w14:paraId="56E2B2E1" w14:textId="77777777" w:rsidR="00B37C43" w:rsidRPr="008E1AE1" w:rsidRDefault="00B37C43" w:rsidP="008E1AE1">
      <w:pPr>
        <w:spacing w:line="240" w:lineRule="auto"/>
        <w:jc w:val="both"/>
        <w:rPr>
          <w:rFonts w:ascii="Times New Roman" w:hAnsi="Times New Roman" w:cs="Times New Roman"/>
          <w:b/>
          <w:sz w:val="20"/>
          <w:szCs w:val="20"/>
        </w:rPr>
      </w:pPr>
      <w:r w:rsidRPr="008E1AE1">
        <w:rPr>
          <w:rFonts w:ascii="Times New Roman" w:hAnsi="Times New Roman" w:cs="Times New Roman"/>
          <w:b/>
          <w:sz w:val="20"/>
          <w:szCs w:val="20"/>
        </w:rPr>
        <w:t>Biosensors</w:t>
      </w:r>
    </w:p>
    <w:p w14:paraId="51F53D13" w14:textId="77777777" w:rsidR="00C6637F" w:rsidRPr="008E1AE1" w:rsidRDefault="00387374" w:rsidP="008E1AE1">
      <w:pPr>
        <w:spacing w:line="240" w:lineRule="auto"/>
        <w:jc w:val="both"/>
        <w:rPr>
          <w:rFonts w:ascii="Times New Roman" w:hAnsi="Times New Roman" w:cs="Times New Roman"/>
          <w:b/>
          <w:sz w:val="20"/>
          <w:szCs w:val="20"/>
        </w:rPr>
      </w:pPr>
      <w:r w:rsidRPr="008E1AE1">
        <w:rPr>
          <w:rFonts w:ascii="Times New Roman" w:hAnsi="Times New Roman" w:cs="Times New Roman"/>
          <w:b/>
          <w:sz w:val="20"/>
          <w:szCs w:val="20"/>
        </w:rPr>
        <w:t>1] Glucose</w:t>
      </w:r>
      <w:r w:rsidR="00C6637F" w:rsidRPr="008E1AE1">
        <w:rPr>
          <w:rFonts w:ascii="Times New Roman" w:hAnsi="Times New Roman" w:cs="Times New Roman"/>
          <w:b/>
          <w:sz w:val="20"/>
          <w:szCs w:val="20"/>
        </w:rPr>
        <w:t xml:space="preserve"> </w:t>
      </w:r>
      <w:r w:rsidRPr="008E1AE1">
        <w:rPr>
          <w:rFonts w:ascii="Times New Roman" w:hAnsi="Times New Roman" w:cs="Times New Roman"/>
          <w:b/>
          <w:sz w:val="20"/>
          <w:szCs w:val="20"/>
        </w:rPr>
        <w:t>Sensor</w:t>
      </w:r>
    </w:p>
    <w:p w14:paraId="4834EBDA" w14:textId="77777777" w:rsidR="00C6637F" w:rsidRPr="008E1AE1" w:rsidRDefault="00F7729B" w:rsidP="008E1AE1">
      <w:pPr>
        <w:spacing w:line="240" w:lineRule="auto"/>
        <w:jc w:val="both"/>
        <w:rPr>
          <w:rFonts w:ascii="Times New Roman" w:hAnsi="Times New Roman" w:cs="Times New Roman"/>
          <w:sz w:val="20"/>
          <w:szCs w:val="20"/>
        </w:rPr>
      </w:pPr>
      <w:proofErr w:type="spellStart"/>
      <w:r w:rsidRPr="008E1AE1">
        <w:rPr>
          <w:rFonts w:ascii="Times New Roman" w:hAnsi="Times New Roman" w:cs="Times New Roman"/>
          <w:sz w:val="20"/>
          <w:szCs w:val="20"/>
        </w:rPr>
        <w:t>GOx</w:t>
      </w:r>
      <w:proofErr w:type="spellEnd"/>
      <w:r w:rsidRPr="008E1AE1">
        <w:rPr>
          <w:rFonts w:ascii="Times New Roman" w:hAnsi="Times New Roman" w:cs="Times New Roman"/>
          <w:sz w:val="20"/>
          <w:szCs w:val="20"/>
        </w:rPr>
        <w:t xml:space="preserve"> was cross-linked with a CNT/</w:t>
      </w:r>
      <w:r w:rsidR="00B770C4" w:rsidRPr="008E1AE1">
        <w:rPr>
          <w:rFonts w:ascii="Times New Roman" w:hAnsi="Times New Roman" w:cs="Times New Roman"/>
          <w:sz w:val="20"/>
          <w:szCs w:val="20"/>
        </w:rPr>
        <w:t>Pt.</w:t>
      </w:r>
      <w:r w:rsidRPr="008E1AE1">
        <w:rPr>
          <w:rFonts w:ascii="Times New Roman" w:hAnsi="Times New Roman" w:cs="Times New Roman"/>
          <w:sz w:val="20"/>
          <w:szCs w:val="20"/>
        </w:rPr>
        <w:t xml:space="preserve">-nanoparticle hybrid layer or covalently connected to carboxylic groups at the ends of short CNTs using carbodiimide coupling to produce </w:t>
      </w:r>
      <w:proofErr w:type="spellStart"/>
      <w:r w:rsidRPr="008E1AE1">
        <w:rPr>
          <w:rFonts w:ascii="Times New Roman" w:hAnsi="Times New Roman" w:cs="Times New Roman"/>
          <w:sz w:val="20"/>
          <w:szCs w:val="20"/>
        </w:rPr>
        <w:t>amperometric</w:t>
      </w:r>
      <w:proofErr w:type="spellEnd"/>
      <w:r w:rsidRPr="008E1AE1">
        <w:rPr>
          <w:rFonts w:ascii="Times New Roman" w:hAnsi="Times New Roman" w:cs="Times New Roman"/>
          <w:sz w:val="20"/>
          <w:szCs w:val="20"/>
        </w:rPr>
        <w:t xml:space="preserve"> glucose sensors based on H2O2 sensing </w:t>
      </w:r>
      <w:r w:rsidR="007543AC" w:rsidRPr="008E1AE1">
        <w:rPr>
          <w:rFonts w:ascii="Times New Roman" w:hAnsi="Times New Roman" w:cs="Times New Roman"/>
          <w:sz w:val="20"/>
          <w:szCs w:val="20"/>
        </w:rPr>
        <w:fldChar w:fldCharType="begin" w:fldLock="1"/>
      </w:r>
      <w:r w:rsidR="007543AC" w:rsidRPr="008E1AE1">
        <w:rPr>
          <w:rFonts w:ascii="Times New Roman" w:hAnsi="Times New Roman" w:cs="Times New Roman"/>
          <w:sz w:val="20"/>
          <w:szCs w:val="20"/>
        </w:rPr>
        <w:instrText>ADDIN CSL_CITATION {"citationItems":[{"id":"ITEM-1","itemData":{"author":[{"dropping-particle":"","family":"Xue","given":"Huaiguo","non-dropping-particle":"","parse-names":false,"suffix":""}],"container-title":"Synth Met","id":"ITEM-1","issued":{"date-parts":[["2003"]]},"page":"831-832","title":"Single-wall carbon nanotubes as immobilization material for glucose biosensor","type":"article-journal","volume":"135"},"uris":["http://www.mendeley.com/documents/?uuid=3c48da8b-2b4e-4661-8cc9-b4d57bad88d9"]}],"mendeley":{"formattedCitation":"[50]","plainTextFormattedCitation":"[50]","previouslyFormattedCitation":"[50]"},"properties":{"noteIndex":0},"schema":"https://github.com/citation-style-language/schema/raw/master/csl-citation.json"}</w:instrText>
      </w:r>
      <w:r w:rsidR="007543AC" w:rsidRPr="008E1AE1">
        <w:rPr>
          <w:rFonts w:ascii="Times New Roman" w:hAnsi="Times New Roman" w:cs="Times New Roman"/>
          <w:sz w:val="20"/>
          <w:szCs w:val="20"/>
        </w:rPr>
        <w:fldChar w:fldCharType="separate"/>
      </w:r>
      <w:r w:rsidR="007543AC" w:rsidRPr="008E1AE1">
        <w:rPr>
          <w:rFonts w:ascii="Times New Roman" w:hAnsi="Times New Roman" w:cs="Times New Roman"/>
          <w:noProof/>
          <w:sz w:val="20"/>
          <w:szCs w:val="20"/>
        </w:rPr>
        <w:t>[50]</w:t>
      </w:r>
      <w:r w:rsidR="007543AC" w:rsidRPr="008E1AE1">
        <w:rPr>
          <w:rFonts w:ascii="Times New Roman" w:hAnsi="Times New Roman" w:cs="Times New Roman"/>
          <w:sz w:val="20"/>
          <w:szCs w:val="20"/>
        </w:rPr>
        <w:fldChar w:fldCharType="end"/>
      </w:r>
      <w:r w:rsidR="007543AC" w:rsidRPr="008E1AE1">
        <w:rPr>
          <w:rFonts w:ascii="Times New Roman" w:hAnsi="Times New Roman" w:cs="Times New Roman"/>
          <w:sz w:val="20"/>
          <w:szCs w:val="20"/>
        </w:rPr>
        <w:fldChar w:fldCharType="begin" w:fldLock="1"/>
      </w:r>
      <w:r w:rsidR="00517351" w:rsidRPr="008E1AE1">
        <w:rPr>
          <w:rFonts w:ascii="Times New Roman" w:hAnsi="Times New Roman" w:cs="Times New Roman"/>
          <w:sz w:val="20"/>
          <w:szCs w:val="20"/>
        </w:rPr>
        <w:instrText>ADDIN CSL_CITATION {"citationItems":[{"id":"ITEM-1","itemData":{"DOI":"10.1021/nl0347233","ISSN":"1530-6984","author":[{"dropping-particle":"","family":"Lin","given":"Yuehe","non-dropping-particle":"","parse-names":false,"suffix":""},{"dropping-particle":"","family":"Lu","given":"Fang","non-dropping-particle":"","parse-names":false,"suffix":""},{"dropping-particle":"","family":"Tu","given":"Yi","non-dropping-particle":"","parse-names":false,"suffix":""},{"dropping-particle":"","family":"Ren","given":"Zhifeng","non-dropping-particle":"","parse-names":false,"suffix":""}],"container-title":"Nano Letters","id":"ITEM-1","issue":"2","issued":{"date-parts":[["2004","2","1"]]},"note":"doi: 10.1021/nl0347233","page":"191-195","publisher":"American Chemical Society","title":"Glucose Biosensors Based on Carbon Nanotube Nanoelectrode Ensembles","type":"article-journal","volume":"4"},"uris":["http://www.mendeley.com/documents/?uuid=813448c3-389b-48b5-b334-794c0d2b46c4"]}],"mendeley":{"formattedCitation":"[51]","plainTextFormattedCitation":"[51]","previouslyFormattedCitation":"[51]"},"properties":{"noteIndex":0},"schema":"https://github.com/citation-style-language/schema/raw/master/csl-citation.json"}</w:instrText>
      </w:r>
      <w:r w:rsidR="007543AC" w:rsidRPr="008E1AE1">
        <w:rPr>
          <w:rFonts w:ascii="Times New Roman" w:hAnsi="Times New Roman" w:cs="Times New Roman"/>
          <w:sz w:val="20"/>
          <w:szCs w:val="20"/>
        </w:rPr>
        <w:fldChar w:fldCharType="separate"/>
      </w:r>
      <w:r w:rsidR="007543AC" w:rsidRPr="008E1AE1">
        <w:rPr>
          <w:rFonts w:ascii="Times New Roman" w:hAnsi="Times New Roman" w:cs="Times New Roman"/>
          <w:noProof/>
          <w:sz w:val="20"/>
          <w:szCs w:val="20"/>
        </w:rPr>
        <w:t>[51]</w:t>
      </w:r>
      <w:r w:rsidR="007543AC" w:rsidRPr="008E1AE1">
        <w:rPr>
          <w:rFonts w:ascii="Times New Roman" w:hAnsi="Times New Roman" w:cs="Times New Roman"/>
          <w:sz w:val="20"/>
          <w:szCs w:val="20"/>
        </w:rPr>
        <w:fldChar w:fldCharType="end"/>
      </w:r>
      <w:r w:rsidR="00517351" w:rsidRPr="008E1AE1">
        <w:rPr>
          <w:sz w:val="20"/>
          <w:szCs w:val="20"/>
        </w:rPr>
        <w:t xml:space="preserve"> </w:t>
      </w:r>
      <w:r w:rsidR="00517351" w:rsidRPr="008E1AE1">
        <w:rPr>
          <w:rFonts w:ascii="Times New Roman" w:hAnsi="Times New Roman" w:cs="Times New Roman"/>
          <w:sz w:val="20"/>
          <w:szCs w:val="20"/>
        </w:rPr>
        <w:t xml:space="preserve">Coaxial nanowires with an ultrathin layer of </w:t>
      </w:r>
      <w:proofErr w:type="spellStart"/>
      <w:r w:rsidR="00517351" w:rsidRPr="008E1AE1">
        <w:rPr>
          <w:rFonts w:ascii="Times New Roman" w:hAnsi="Times New Roman" w:cs="Times New Roman"/>
          <w:sz w:val="20"/>
          <w:szCs w:val="20"/>
        </w:rPr>
        <w:t>polypyrrole</w:t>
      </w:r>
      <w:proofErr w:type="spellEnd"/>
      <w:r w:rsidR="00517351" w:rsidRPr="008E1AE1">
        <w:rPr>
          <w:rFonts w:ascii="Times New Roman" w:hAnsi="Times New Roman" w:cs="Times New Roman"/>
          <w:sz w:val="20"/>
          <w:szCs w:val="20"/>
        </w:rPr>
        <w:t xml:space="preserve"> coated on aligned carbon nanotubes in a concentric layer have served as a template for the construction of glucose sensors that contain a significant amount of </w:t>
      </w:r>
      <w:proofErr w:type="spellStart"/>
      <w:r w:rsidR="00517351" w:rsidRPr="008E1AE1">
        <w:rPr>
          <w:rFonts w:ascii="Times New Roman" w:hAnsi="Times New Roman" w:cs="Times New Roman"/>
          <w:sz w:val="20"/>
          <w:szCs w:val="20"/>
        </w:rPr>
        <w:t>GOx</w:t>
      </w:r>
      <w:proofErr w:type="spellEnd"/>
      <w:r w:rsidR="00517351" w:rsidRPr="008E1AE1">
        <w:rPr>
          <w:rFonts w:ascii="Times New Roman" w:hAnsi="Times New Roman" w:cs="Times New Roman"/>
          <w:sz w:val="20"/>
          <w:szCs w:val="20"/>
        </w:rPr>
        <w:t xml:space="preserve"> that has been electrochemically trapped</w:t>
      </w:r>
      <w:r w:rsidR="00517351" w:rsidRPr="008E1AE1">
        <w:rPr>
          <w:rFonts w:ascii="Times New Roman" w:hAnsi="Times New Roman" w:cs="Times New Roman"/>
          <w:sz w:val="20"/>
          <w:szCs w:val="20"/>
        </w:rPr>
        <w:fldChar w:fldCharType="begin" w:fldLock="1"/>
      </w:r>
      <w:r w:rsidR="00DF6193" w:rsidRPr="008E1AE1">
        <w:rPr>
          <w:rFonts w:ascii="Times New Roman" w:hAnsi="Times New Roman" w:cs="Times New Roman"/>
          <w:sz w:val="20"/>
          <w:szCs w:val="20"/>
        </w:rPr>
        <w:instrText>ADDIN CSL_CITATION {"citationItems":[{"id":"ITEM-1","itemData":{"author":[{"dropping-particle":"","family":"Gao","given":"M","non-dropping-particle":"","parse-names":false,"suffix":""},{"dropping-particle":"","family":"Dai","given":"L M","non-dropping-particle":"","parse-names":false,"suffix":""},{"dropping-particle":"","family":"Wallace","given":"G G","non-dropping-particle":"","parse-names":false,"suffix":""}],"id":"ITEM-1","issued":{"date-parts":[["2003"]]},"title":"Glucose sensors based on glucose-oxidase-containing polypyrrole/aligned carbon nanotube coaxial nanowire electrodes","type":"article-journal"},"uris":["http://www.mendeley.com/documents/?uuid=1377bc82-f26c-437d-b9d2-82b8317de11a"]}],"mendeley":{"formattedCitation":"[52]","plainTextFormattedCitation":"[52]","previouslyFormattedCitation":"[52]"},"properties":{"noteIndex":0},"schema":"https://github.com/citation-style-language/schema/raw/master/csl-citation.json"}</w:instrText>
      </w:r>
      <w:r w:rsidR="00517351" w:rsidRPr="008E1AE1">
        <w:rPr>
          <w:rFonts w:ascii="Times New Roman" w:hAnsi="Times New Roman" w:cs="Times New Roman"/>
          <w:sz w:val="20"/>
          <w:szCs w:val="20"/>
        </w:rPr>
        <w:fldChar w:fldCharType="separate"/>
      </w:r>
      <w:r w:rsidR="00517351" w:rsidRPr="008E1AE1">
        <w:rPr>
          <w:rFonts w:ascii="Times New Roman" w:hAnsi="Times New Roman" w:cs="Times New Roman"/>
          <w:noProof/>
          <w:sz w:val="20"/>
          <w:szCs w:val="20"/>
        </w:rPr>
        <w:t>[52]</w:t>
      </w:r>
      <w:r w:rsidR="00517351" w:rsidRPr="008E1AE1">
        <w:rPr>
          <w:rFonts w:ascii="Times New Roman" w:hAnsi="Times New Roman" w:cs="Times New Roman"/>
          <w:sz w:val="20"/>
          <w:szCs w:val="20"/>
        </w:rPr>
        <w:fldChar w:fldCharType="end"/>
      </w:r>
      <w:r w:rsidR="00517351" w:rsidRPr="008E1AE1">
        <w:rPr>
          <w:rFonts w:ascii="Times New Roman" w:hAnsi="Times New Roman" w:cs="Times New Roman"/>
          <w:sz w:val="20"/>
          <w:szCs w:val="20"/>
        </w:rPr>
        <w:t>.</w:t>
      </w:r>
      <w:r w:rsidR="00E86A8C" w:rsidRPr="008E1AE1">
        <w:rPr>
          <w:sz w:val="20"/>
          <w:szCs w:val="20"/>
        </w:rPr>
        <w:t xml:space="preserve"> </w:t>
      </w:r>
      <w:r w:rsidR="00E86A8C" w:rsidRPr="008E1AE1">
        <w:rPr>
          <w:rFonts w:ascii="Times New Roman" w:hAnsi="Times New Roman" w:cs="Times New Roman"/>
          <w:sz w:val="20"/>
          <w:szCs w:val="20"/>
        </w:rPr>
        <w:t>The covalent attachment of the SWCNTs to the electrode surfaces has enabled the oriented assembly of short SWCNTs normal to the electrode surfaces</w:t>
      </w:r>
      <w:r w:rsidR="00E86A8C" w:rsidRPr="008E1AE1">
        <w:rPr>
          <w:rFonts w:ascii="Times New Roman" w:hAnsi="Times New Roman" w:cs="Times New Roman"/>
          <w:sz w:val="20"/>
          <w:szCs w:val="20"/>
        </w:rPr>
        <w:fldChar w:fldCharType="begin" w:fldLock="1"/>
      </w:r>
      <w:r w:rsidR="00D87AC4" w:rsidRPr="008E1AE1">
        <w:rPr>
          <w:rFonts w:ascii="Times New Roman" w:hAnsi="Times New Roman" w:cs="Times New Roman"/>
          <w:sz w:val="20"/>
          <w:szCs w:val="20"/>
        </w:rPr>
        <w:instrText>ADDIN CSL_CITATION {"citationItems":[{"id":"ITEM-1","itemData":{"DOI":"10.1021/jp0101256","ISSN":"1520-6106","author":[{"dropping-particle":"","family":"Wu","given":"Bin","non-dropping-particle":"","parse-names":false,"suffix":""},{"dropping-particle":"","family":"Zhang","given":"Jin","non-dropping-particle":"","parse-names":false,"suffix":""},{"dropping-particle":"","family":"Wei","given":"Zhong","non-dropping-particle":"","parse-names":false,"suffix":""},{"dropping-particle":"","family":"Cai","given":"Shengmin","non-dropping-particle":"","parse-names":false,"suffix":""},{"dropping-particle":"","family":"Liu","given":"Zhongfan","non-dropping-particle":"","parse-names":false,"suffix":""}],"container-title":"The Journal of Physical Chemistry B","id":"ITEM-1","issue":"22","issued":{"date-parts":[["2001","6","1"]]},"note":"doi: 10.1021/jp0101256","page":"5075-5078","publisher":"American Chemical Society","title":"Chemical Alignment of Oxidatively Shortened Single-Walled Carbon Nanotubes on Silver Surface","type":"article-journal","volume":"105"},"uris":["http://www.mendeley.com/documents/?uuid=b7a9a290-a96e-4e0b-a7ce-584be551db97"]}],"mendeley":{"formattedCitation":"[53]","plainTextFormattedCitation":"[53]","previouslyFormattedCitation":"[53]"},"properties":{"noteIndex":0},"schema":"https://github.com/citation-style-language/schema/raw/master/csl-citation.json"}</w:instrText>
      </w:r>
      <w:r w:rsidR="00E86A8C" w:rsidRPr="008E1AE1">
        <w:rPr>
          <w:rFonts w:ascii="Times New Roman" w:hAnsi="Times New Roman" w:cs="Times New Roman"/>
          <w:sz w:val="20"/>
          <w:szCs w:val="20"/>
        </w:rPr>
        <w:fldChar w:fldCharType="separate"/>
      </w:r>
      <w:r w:rsidR="00E86A8C" w:rsidRPr="008E1AE1">
        <w:rPr>
          <w:rFonts w:ascii="Times New Roman" w:hAnsi="Times New Roman" w:cs="Times New Roman"/>
          <w:noProof/>
          <w:sz w:val="20"/>
          <w:szCs w:val="20"/>
        </w:rPr>
        <w:t>[53]</w:t>
      </w:r>
      <w:r w:rsidR="00E86A8C" w:rsidRPr="008E1AE1">
        <w:rPr>
          <w:rFonts w:ascii="Times New Roman" w:hAnsi="Times New Roman" w:cs="Times New Roman"/>
          <w:sz w:val="20"/>
          <w:szCs w:val="20"/>
        </w:rPr>
        <w:fldChar w:fldCharType="end"/>
      </w:r>
      <w:r w:rsidR="00D87AC4" w:rsidRPr="008E1AE1">
        <w:rPr>
          <w:rFonts w:ascii="Times New Roman" w:hAnsi="Times New Roman" w:cs="Times New Roman"/>
          <w:sz w:val="20"/>
          <w:szCs w:val="20"/>
        </w:rPr>
        <w:fldChar w:fldCharType="begin" w:fldLock="1"/>
      </w:r>
      <w:r w:rsidR="00D87AC4" w:rsidRPr="008E1AE1">
        <w:rPr>
          <w:rFonts w:ascii="Times New Roman" w:hAnsi="Times New Roman" w:cs="Times New Roman"/>
          <w:sz w:val="20"/>
          <w:szCs w:val="20"/>
        </w:rPr>
        <w:instrText>ADDIN CSL_CITATION {"citationItems":[{"id":"ITEM-1","itemData":{"ISSN":"0743-7463","author":[{"dropping-particle":"","family":"Liu","given":"Zhongfan","non-dropping-particle":"","parse-names":false,"suffix":""},{"dropping-particle":"","family":"Shen","given":"Ziyong","non-dropping-particle":"","parse-names":false,"suffix":""},{"dropping-particle":"","family":"Zhu","given":"Tao","non-dropping-particle":"","parse-names":false,"suffix":""},{"dropping-particle":"","family":"Hou","given":"Shifeng","non-dropping-particle":"","parse-names":false,"suffix":""},{"dropping-particle":"","family":"Ying","given":"Lizhen","non-dropping-particle":"","parse-names":false,"suffix":""},{"dropping-particle":"","family":"Shi","given":"Zujin","non-dropping-particle":"","parse-names":false,"suffix":""},{"dropping-particle":"","family":"Gu","given":"Zhennan","non-dropping-particle":"","parse-names":false,"suffix":""}],"container-title":"Langmuir","id":"ITEM-1","issue":"8","issued":{"date-parts":[["2000"]]},"page":"3569-3573","publisher":"ACS Publications","title":"Organizing single-walled carbon nanotubes on gold using a wet chemical self-assembling technique","type":"article-journal","volume":"16"},"uris":["http://www.mendeley.com/documents/?uuid=8c811dcd-c106-4e25-b408-cb69ca64570a"]}],"mendeley":{"formattedCitation":"[54]","plainTextFormattedCitation":"[54]","previouslyFormattedCitation":"[54]"},"properties":{"noteIndex":0},"schema":"https://github.com/citation-style-language/schema/raw/master/csl-citation.json"}</w:instrText>
      </w:r>
      <w:r w:rsidR="00D87AC4" w:rsidRPr="008E1AE1">
        <w:rPr>
          <w:rFonts w:ascii="Times New Roman" w:hAnsi="Times New Roman" w:cs="Times New Roman"/>
          <w:sz w:val="20"/>
          <w:szCs w:val="20"/>
        </w:rPr>
        <w:fldChar w:fldCharType="separate"/>
      </w:r>
      <w:r w:rsidR="00D87AC4" w:rsidRPr="008E1AE1">
        <w:rPr>
          <w:rFonts w:ascii="Times New Roman" w:hAnsi="Times New Roman" w:cs="Times New Roman"/>
          <w:noProof/>
          <w:sz w:val="20"/>
          <w:szCs w:val="20"/>
        </w:rPr>
        <w:t>[54]</w:t>
      </w:r>
      <w:r w:rsidR="00D87AC4" w:rsidRPr="008E1AE1">
        <w:rPr>
          <w:rFonts w:ascii="Times New Roman" w:hAnsi="Times New Roman" w:cs="Times New Roman"/>
          <w:sz w:val="20"/>
          <w:szCs w:val="20"/>
        </w:rPr>
        <w:fldChar w:fldCharType="end"/>
      </w:r>
      <w:r w:rsidR="00D87AC4" w:rsidRPr="008E1AE1">
        <w:rPr>
          <w:rFonts w:ascii="Times New Roman" w:hAnsi="Times New Roman" w:cs="Times New Roman"/>
          <w:sz w:val="20"/>
          <w:szCs w:val="20"/>
        </w:rPr>
        <w:fldChar w:fldCharType="begin" w:fldLock="1"/>
      </w:r>
      <w:r w:rsidR="00D87AC4" w:rsidRPr="008E1AE1">
        <w:rPr>
          <w:rFonts w:ascii="Times New Roman" w:hAnsi="Times New Roman" w:cs="Times New Roman"/>
          <w:sz w:val="20"/>
          <w:szCs w:val="20"/>
        </w:rPr>
        <w:instrText>ADDIN CSL_CITATION {"citationItems":[{"id":"ITEM-1","itemData":{"DOI":"10.1021/ja0160243","ISSN":"0002-7863","author":[{"dropping-particle":"","family":"Chattopadhyay","given":"Debjit","non-dropping-particle":"","parse-names":false,"suffix":""},{"dropping-particle":"","family":"Galeska","given":"Izabela","non-dropping-particle":"","parse-names":false,"suffix":""},{"dropping-particle":"","family":"Papadimitrakopoulos","given":"Fotios","non-dropping-particle":"","parse-names":false,"suffix":""}],"container-title":"Journal of the American Chemical Society","id":"ITEM-1","issue":"38","issued":{"date-parts":[["2001","9","1"]]},"note":"doi: 10.1021/ja0160243","page":"9451-9452","publisher":"American Chemical Society","title":"Metal-Assisted Organization of Shortened Carbon Nanotubes in Monolayer and Multilayer Forest Assemblies","type":"article-journal","volume":"123"},"uris":["http://www.mendeley.com/documents/?uuid=075ca9e2-439f-46ad-95c5-5d54d852f3b3"]}],"mendeley":{"formattedCitation":"[55]","plainTextFormattedCitation":"[55]","previouslyFormattedCitation":"[55]"},"properties":{"noteIndex":0},"schema":"https://github.com/citation-style-language/schema/raw/master/csl-citation.json"}</w:instrText>
      </w:r>
      <w:r w:rsidR="00D87AC4" w:rsidRPr="008E1AE1">
        <w:rPr>
          <w:rFonts w:ascii="Times New Roman" w:hAnsi="Times New Roman" w:cs="Times New Roman"/>
          <w:sz w:val="20"/>
          <w:szCs w:val="20"/>
        </w:rPr>
        <w:fldChar w:fldCharType="separate"/>
      </w:r>
      <w:r w:rsidR="00D87AC4" w:rsidRPr="008E1AE1">
        <w:rPr>
          <w:rFonts w:ascii="Times New Roman" w:hAnsi="Times New Roman" w:cs="Times New Roman"/>
          <w:noProof/>
          <w:sz w:val="20"/>
          <w:szCs w:val="20"/>
        </w:rPr>
        <w:t>[55]</w:t>
      </w:r>
      <w:r w:rsidR="00D87AC4" w:rsidRPr="008E1AE1">
        <w:rPr>
          <w:rFonts w:ascii="Times New Roman" w:hAnsi="Times New Roman" w:cs="Times New Roman"/>
          <w:sz w:val="20"/>
          <w:szCs w:val="20"/>
        </w:rPr>
        <w:fldChar w:fldCharType="end"/>
      </w:r>
      <w:r w:rsidR="00E86A8C" w:rsidRPr="008E1AE1">
        <w:rPr>
          <w:rFonts w:ascii="Times New Roman" w:hAnsi="Times New Roman" w:cs="Times New Roman"/>
          <w:sz w:val="20"/>
          <w:szCs w:val="20"/>
        </w:rPr>
        <w:t>.The association of redox-active components to the carbon nanotubes and the examination of charge transport through the SWCNT are made possible by the structural alignment of the SWCNTs. Recent advances in the structural alignment of enzymes on the ends of SWCNTs organized as an array on a conductive surface have made it possible to directly electrically connect redox enzymes, such as glucose oxidase and electrodes</w:t>
      </w:r>
      <w:r w:rsidR="00D87AC4" w:rsidRPr="008E1AE1">
        <w:rPr>
          <w:rFonts w:ascii="Times New Roman" w:hAnsi="Times New Roman" w:cs="Times New Roman"/>
          <w:sz w:val="20"/>
          <w:szCs w:val="20"/>
        </w:rPr>
        <w:fldChar w:fldCharType="begin" w:fldLock="1"/>
      </w:r>
      <w:r w:rsidR="001E3692" w:rsidRPr="008E1AE1">
        <w:rPr>
          <w:rFonts w:ascii="Times New Roman" w:hAnsi="Times New Roman" w:cs="Times New Roman"/>
          <w:sz w:val="20"/>
          <w:szCs w:val="20"/>
        </w:rPr>
        <w:instrText>ADDIN CSL_CITATION {"citationItems":[{"id":"ITEM-1","itemData":{"DOI":"https://doi.org/10.1002/anie.200353275","ISSN":"1433-7851","abstract":"The reconstitution of glucose oxidase on a flavin-adenine-dinucleotide (FAD)-functionalized single-walled carbon nanotube (SWCNT) associated with an Au electrode yields an electrically contacted biocatalyst (see picture). The efficiency of the electrical contact is controlled by the length of the SWCNT.","author":[{"dropping-particle":"","family":"Patolsky","given":"Fernando","non-dropping-particle":"","parse-names":false,"suffix":""},{"dropping-particle":"","family":"Weizmann","given":"Yossi","non-dropping-particle":"","parse-names":false,"suffix":""},{"dropping-particle":"","family":"Willner","given":"Itamar","non-dropping-particle":"","parse-names":false,"suffix":""}],"container-title":"Angewandte Chemie International Edition","id":"ITEM-1","issue":"16","issued":{"date-parts":[["2004","4","13"]]},"note":"https://doi.org/10.1002/anie.200353275","page":"2113-2117","publisher":"John Wiley &amp; Sons, Ltd","title":"Long-Range Electrical Contacting of Redox Enzymes by SWCNT Connectors","type":"article-journal","volume":"43"},"uris":["http://www.mendeley.com/documents/?uuid=e34ce934-1f03-48ef-b572-541ddd4b4232"]}],"mendeley":{"formattedCitation":"[56]","plainTextFormattedCitation":"[56]","previouslyFormattedCitation":"[56]"},"properties":{"noteIndex":0},"schema":"https://github.com/citation-style-language/schema/raw/master/csl-citation.json"}</w:instrText>
      </w:r>
      <w:r w:rsidR="00D87AC4" w:rsidRPr="008E1AE1">
        <w:rPr>
          <w:rFonts w:ascii="Times New Roman" w:hAnsi="Times New Roman" w:cs="Times New Roman"/>
          <w:sz w:val="20"/>
          <w:szCs w:val="20"/>
        </w:rPr>
        <w:fldChar w:fldCharType="separate"/>
      </w:r>
      <w:r w:rsidR="00D87AC4" w:rsidRPr="008E1AE1">
        <w:rPr>
          <w:rFonts w:ascii="Times New Roman" w:hAnsi="Times New Roman" w:cs="Times New Roman"/>
          <w:noProof/>
          <w:sz w:val="20"/>
          <w:szCs w:val="20"/>
        </w:rPr>
        <w:t>[56]</w:t>
      </w:r>
      <w:r w:rsidR="00D87AC4" w:rsidRPr="008E1AE1">
        <w:rPr>
          <w:rFonts w:ascii="Times New Roman" w:hAnsi="Times New Roman" w:cs="Times New Roman"/>
          <w:sz w:val="20"/>
          <w:szCs w:val="20"/>
        </w:rPr>
        <w:fldChar w:fldCharType="end"/>
      </w:r>
      <w:r w:rsidR="00E86A8C" w:rsidRPr="008E1AE1">
        <w:rPr>
          <w:rFonts w:ascii="Times New Roman" w:hAnsi="Times New Roman" w:cs="Times New Roman"/>
          <w:sz w:val="20"/>
          <w:szCs w:val="20"/>
        </w:rPr>
        <w:t>.</w:t>
      </w:r>
      <w:r w:rsidR="0020595E" w:rsidRPr="008E1AE1">
        <w:rPr>
          <w:sz w:val="20"/>
          <w:szCs w:val="20"/>
        </w:rPr>
        <w:t xml:space="preserve"> </w:t>
      </w:r>
      <w:r w:rsidR="0020595E" w:rsidRPr="008E1AE1">
        <w:rPr>
          <w:rFonts w:ascii="Times New Roman" w:hAnsi="Times New Roman" w:cs="Times New Roman"/>
          <w:sz w:val="20"/>
          <w:szCs w:val="20"/>
        </w:rPr>
        <w:t xml:space="preserve">Covalently joining SWCNTs with carboxylic acid functionalization to a gold electrode with </w:t>
      </w:r>
      <w:proofErr w:type="spellStart"/>
      <w:r w:rsidR="0020595E" w:rsidRPr="008E1AE1">
        <w:rPr>
          <w:rFonts w:ascii="Times New Roman" w:hAnsi="Times New Roman" w:cs="Times New Roman"/>
          <w:sz w:val="20"/>
          <w:szCs w:val="20"/>
        </w:rPr>
        <w:lastRenderedPageBreak/>
        <w:t>cystamine</w:t>
      </w:r>
      <w:proofErr w:type="spellEnd"/>
      <w:r w:rsidR="0020595E" w:rsidRPr="008E1AE1">
        <w:rPr>
          <w:rFonts w:ascii="Times New Roman" w:hAnsi="Times New Roman" w:cs="Times New Roman"/>
          <w:sz w:val="20"/>
          <w:szCs w:val="20"/>
        </w:rPr>
        <w:t xml:space="preserve"> monolayer functionalization allowed researchers to create an array of perpendicularly oriented SWCNTs on a gold electrode. The carboxylic groups at the free ends of the standing SWCNTs were covalently coupled to the amino-derivative of the FAD cofactor (flavin adenine dinucleotide; 10).</w:t>
      </w:r>
      <w:r w:rsidR="0020595E" w:rsidRPr="008E1AE1">
        <w:rPr>
          <w:sz w:val="20"/>
          <w:szCs w:val="20"/>
        </w:rPr>
        <w:t xml:space="preserve"> </w:t>
      </w:r>
      <w:r w:rsidR="00B770C4" w:rsidRPr="008E1AE1">
        <w:rPr>
          <w:rFonts w:ascii="Times New Roman" w:hAnsi="Times New Roman" w:cs="Times New Roman"/>
          <w:sz w:val="20"/>
          <w:szCs w:val="20"/>
        </w:rPr>
        <w:t>Experiments using cyclic vol</w:t>
      </w:r>
      <w:r w:rsidR="0020595E" w:rsidRPr="008E1AE1">
        <w:rPr>
          <w:rFonts w:ascii="Times New Roman" w:hAnsi="Times New Roman" w:cs="Times New Roman"/>
          <w:sz w:val="20"/>
          <w:szCs w:val="20"/>
        </w:rPr>
        <w:t xml:space="preserve">tammetry showed that the FAD units were electrically connected to the electrode surface. A </w:t>
      </w:r>
      <w:proofErr w:type="spellStart"/>
      <w:r w:rsidR="0020595E" w:rsidRPr="008E1AE1">
        <w:rPr>
          <w:rFonts w:ascii="Times New Roman" w:hAnsi="Times New Roman" w:cs="Times New Roman"/>
          <w:sz w:val="20"/>
          <w:szCs w:val="20"/>
        </w:rPr>
        <w:t>quasireversible</w:t>
      </w:r>
      <w:proofErr w:type="spellEnd"/>
      <w:r w:rsidR="0020595E" w:rsidRPr="008E1AE1">
        <w:rPr>
          <w:rFonts w:ascii="Times New Roman" w:hAnsi="Times New Roman" w:cs="Times New Roman"/>
          <w:sz w:val="20"/>
          <w:szCs w:val="20"/>
        </w:rPr>
        <w:t xml:space="preserve"> cyclic voltammogram with</w:t>
      </w:r>
      <w:r w:rsidR="00E31818" w:rsidRPr="008E1AE1">
        <w:rPr>
          <w:rFonts w:ascii="Times New Roman" w:hAnsi="Times New Roman" w:cs="Times New Roman"/>
          <w:sz w:val="20"/>
          <w:szCs w:val="20"/>
        </w:rPr>
        <w:t xml:space="preserve"> E</w:t>
      </w:r>
      <w:r w:rsidR="00E31818" w:rsidRPr="008E1AE1">
        <w:rPr>
          <w:rFonts w:ascii="Times New Roman" w:hAnsi="Times New Roman" w:cs="Times New Roman"/>
          <w:sz w:val="20"/>
          <w:szCs w:val="20"/>
          <w:vertAlign w:val="superscript"/>
        </w:rPr>
        <w:t>0</w:t>
      </w:r>
      <w:r w:rsidR="00E31818" w:rsidRPr="008E1AE1">
        <w:rPr>
          <w:rFonts w:ascii="Times New Roman" w:hAnsi="Times New Roman" w:cs="Times New Roman"/>
          <w:sz w:val="20"/>
          <w:szCs w:val="20"/>
        </w:rPr>
        <w:t xml:space="preserve"> = -0.45 V versus saturated</w:t>
      </w:r>
      <w:r w:rsidR="0020595E" w:rsidRPr="008E1AE1">
        <w:rPr>
          <w:rFonts w:ascii="Times New Roman" w:hAnsi="Times New Roman" w:cs="Times New Roman"/>
          <w:sz w:val="20"/>
          <w:szCs w:val="20"/>
        </w:rPr>
        <w:t xml:space="preserve"> calomel electrode (SCE) at pH 7.4 is shown by the FAD units connected to the SWCNTs. The FAD redox-wave and quartz crystal microbalance (QCM) experiments' coulometric assays revealed that the average FAD surface </w:t>
      </w:r>
      <w:r w:rsidR="00E31818" w:rsidRPr="008E1AE1">
        <w:rPr>
          <w:rFonts w:ascii="Times New Roman" w:hAnsi="Times New Roman" w:cs="Times New Roman"/>
          <w:sz w:val="20"/>
          <w:szCs w:val="20"/>
        </w:rPr>
        <w:t>coverage was approximately 1.5 x 10</w:t>
      </w:r>
      <w:r w:rsidR="00E31818" w:rsidRPr="008E1AE1">
        <w:rPr>
          <w:rFonts w:ascii="Times New Roman" w:hAnsi="Times New Roman" w:cs="Times New Roman"/>
          <w:sz w:val="20"/>
          <w:szCs w:val="20"/>
          <w:vertAlign w:val="superscript"/>
        </w:rPr>
        <w:t>-</w:t>
      </w:r>
      <w:r w:rsidR="0020595E" w:rsidRPr="008E1AE1">
        <w:rPr>
          <w:rFonts w:ascii="Times New Roman" w:hAnsi="Times New Roman" w:cs="Times New Roman"/>
          <w:sz w:val="20"/>
          <w:szCs w:val="20"/>
          <w:vertAlign w:val="superscript"/>
        </w:rPr>
        <w:t>10</w:t>
      </w:r>
      <w:r w:rsidR="00E31818" w:rsidRPr="008E1AE1">
        <w:rPr>
          <w:rFonts w:ascii="Times New Roman" w:hAnsi="Times New Roman" w:cs="Times New Roman"/>
          <w:sz w:val="20"/>
          <w:szCs w:val="20"/>
        </w:rPr>
        <w:t xml:space="preserve"> mol cm</w:t>
      </w:r>
      <w:r w:rsidR="00E31818" w:rsidRPr="008E1AE1">
        <w:rPr>
          <w:rFonts w:ascii="Times New Roman" w:hAnsi="Times New Roman" w:cs="Times New Roman"/>
          <w:sz w:val="20"/>
          <w:szCs w:val="20"/>
          <w:vertAlign w:val="superscript"/>
        </w:rPr>
        <w:t>-</w:t>
      </w:r>
      <w:r w:rsidR="0020595E" w:rsidRPr="008E1AE1">
        <w:rPr>
          <w:rFonts w:ascii="Times New Roman" w:hAnsi="Times New Roman" w:cs="Times New Roman"/>
          <w:sz w:val="20"/>
          <w:szCs w:val="20"/>
          <w:vertAlign w:val="superscript"/>
        </w:rPr>
        <w:t>2</w:t>
      </w:r>
      <w:r w:rsidR="0020595E" w:rsidRPr="008E1AE1">
        <w:rPr>
          <w:rFonts w:ascii="Times New Roman" w:hAnsi="Times New Roman" w:cs="Times New Roman"/>
          <w:sz w:val="20"/>
          <w:szCs w:val="20"/>
        </w:rPr>
        <w:t>. Then, the FAD units connected to the ends of the standing SWCNTs were reconstituted with apo-glucose</w:t>
      </w:r>
      <w:r w:rsidR="00E31818" w:rsidRPr="008E1AE1">
        <w:rPr>
          <w:rFonts w:ascii="Times New Roman" w:hAnsi="Times New Roman" w:cs="Times New Roman"/>
          <w:sz w:val="20"/>
          <w:szCs w:val="20"/>
        </w:rPr>
        <w:t xml:space="preserve"> oxidase (apo-</w:t>
      </w:r>
      <w:proofErr w:type="spellStart"/>
      <w:r w:rsidR="00E31818" w:rsidRPr="008E1AE1">
        <w:rPr>
          <w:rFonts w:ascii="Times New Roman" w:hAnsi="Times New Roman" w:cs="Times New Roman"/>
          <w:sz w:val="20"/>
          <w:szCs w:val="20"/>
        </w:rPr>
        <w:t>GOx</w:t>
      </w:r>
      <w:proofErr w:type="spellEnd"/>
      <w:r w:rsidR="00E31818" w:rsidRPr="008E1AE1">
        <w:rPr>
          <w:rFonts w:ascii="Times New Roman" w:hAnsi="Times New Roman" w:cs="Times New Roman"/>
          <w:sz w:val="20"/>
          <w:szCs w:val="20"/>
        </w:rPr>
        <w:t xml:space="preserve">) </w:t>
      </w:r>
      <w:r w:rsidR="00B770C4" w:rsidRPr="008E1AE1">
        <w:rPr>
          <w:rFonts w:ascii="Times New Roman" w:hAnsi="Times New Roman" w:cs="Times New Roman"/>
          <w:color w:val="000000" w:themeColor="text1"/>
          <w:sz w:val="20"/>
          <w:szCs w:val="20"/>
        </w:rPr>
        <w:t>(Fig.</w:t>
      </w:r>
      <w:r w:rsidR="008D25AF" w:rsidRPr="008E1AE1">
        <w:rPr>
          <w:rFonts w:ascii="Times New Roman" w:hAnsi="Times New Roman" w:cs="Times New Roman"/>
          <w:color w:val="000000" w:themeColor="text1"/>
          <w:sz w:val="20"/>
          <w:szCs w:val="20"/>
        </w:rPr>
        <w:t>5</w:t>
      </w:r>
      <w:r w:rsidR="00E31818" w:rsidRPr="008E1AE1">
        <w:rPr>
          <w:rFonts w:ascii="Times New Roman" w:hAnsi="Times New Roman" w:cs="Times New Roman"/>
          <w:sz w:val="20"/>
          <w:szCs w:val="20"/>
        </w:rPr>
        <w:t>)</w:t>
      </w:r>
      <w:r w:rsidR="0020595E" w:rsidRPr="008E1AE1">
        <w:rPr>
          <w:rFonts w:ascii="Times New Roman" w:hAnsi="Times New Roman" w:cs="Times New Roman"/>
          <w:sz w:val="20"/>
          <w:szCs w:val="20"/>
        </w:rPr>
        <w:t>. AFM measurements confirmed the apo-</w:t>
      </w:r>
      <w:proofErr w:type="spellStart"/>
      <w:r w:rsidR="0020595E" w:rsidRPr="008E1AE1">
        <w:rPr>
          <w:rFonts w:ascii="Times New Roman" w:hAnsi="Times New Roman" w:cs="Times New Roman"/>
          <w:sz w:val="20"/>
          <w:szCs w:val="20"/>
        </w:rPr>
        <w:t>GOx's</w:t>
      </w:r>
      <w:proofErr w:type="spellEnd"/>
      <w:r w:rsidR="0020595E" w:rsidRPr="008E1AE1">
        <w:rPr>
          <w:rFonts w:ascii="Times New Roman" w:hAnsi="Times New Roman" w:cs="Times New Roman"/>
          <w:sz w:val="20"/>
          <w:szCs w:val="20"/>
        </w:rPr>
        <w:t xml:space="preserve"> reconstitution on the functionalized electrode surface.</w:t>
      </w:r>
    </w:p>
    <w:p w14:paraId="3148DDE4" w14:textId="49C275E7" w:rsidR="008D25AF" w:rsidRPr="008E1AE1" w:rsidRDefault="00D103FC" w:rsidP="008E1AE1">
      <w:pPr>
        <w:spacing w:line="240" w:lineRule="auto"/>
        <w:jc w:val="both"/>
        <w:rPr>
          <w:rFonts w:ascii="Times New Roman" w:hAnsi="Times New Roman" w:cs="Times New Roman"/>
          <w:sz w:val="20"/>
          <w:szCs w:val="20"/>
        </w:rPr>
      </w:pPr>
      <w:r w:rsidRPr="008E1AE1">
        <w:rPr>
          <w:rFonts w:ascii="Times New Roman" w:hAnsi="Times New Roman" w:cs="Times New Roman"/>
          <w:noProof/>
          <w:sz w:val="20"/>
          <w:szCs w:val="20"/>
        </w:rPr>
        <mc:AlternateContent>
          <mc:Choice Requires="wpg">
            <w:drawing>
              <wp:inline distT="0" distB="0" distL="0" distR="0" wp14:anchorId="68E02E48" wp14:editId="5112653B">
                <wp:extent cx="5934075" cy="5334000"/>
                <wp:effectExtent l="0" t="0" r="0" b="0"/>
                <wp:docPr id="236877242"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34075" cy="5334000"/>
                          <a:chOff x="0" y="0"/>
                          <a:chExt cx="59340" cy="53340"/>
                        </a:xfrm>
                      </wpg:grpSpPr>
                      <wps:wsp>
                        <wps:cNvPr id="716347753" name="Text Box 2"/>
                        <wps:cNvSpPr txBox="1">
                          <a:spLocks noChangeArrowheads="1"/>
                        </wps:cNvSpPr>
                        <wps:spPr bwMode="auto">
                          <a:xfrm>
                            <a:off x="0" y="48863"/>
                            <a:ext cx="59340" cy="447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BDFCEA" w14:textId="77777777" w:rsidR="008D25AF" w:rsidRPr="008E1AE1" w:rsidRDefault="008D25AF" w:rsidP="008D25AF">
                              <w:pPr>
                                <w:rPr>
                                  <w:rFonts w:ascii="Times New Roman" w:hAnsi="Times New Roman" w:cs="Times New Roman"/>
                                  <w:b/>
                                  <w:bCs/>
                                  <w:sz w:val="20"/>
                                  <w:szCs w:val="20"/>
                                </w:rPr>
                              </w:pPr>
                              <w:r w:rsidRPr="008E1AE1">
                                <w:rPr>
                                  <w:rFonts w:ascii="Times New Roman" w:hAnsi="Times New Roman" w:cs="Times New Roman"/>
                                  <w:b/>
                                  <w:bCs/>
                                  <w:sz w:val="20"/>
                                  <w:szCs w:val="20"/>
                                </w:rPr>
                                <w:t>Fig.5 Assembly of SWCNT electrically connected Glucose Oxidase electrode</w:t>
                              </w:r>
                            </w:p>
                          </w:txbxContent>
                        </wps:txbx>
                        <wps:bodyPr rot="0" vert="horz" wrap="square" lIns="91440" tIns="45720" rIns="91440" bIns="45720" anchor="t" anchorCtr="0" upright="1">
                          <a:noAutofit/>
                        </wps:bodyPr>
                      </wps:wsp>
                      <pic:pic xmlns:pic="http://schemas.openxmlformats.org/drawingml/2006/picture">
                        <pic:nvPicPr>
                          <pic:cNvPr id="1740225388" name="Picture 18"/>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90" y="0"/>
                            <a:ext cx="54102" cy="4600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68E02E48" id="Group 19" o:spid="_x0000_s1038" style="width:467.25pt;height:420pt;mso-position-horizontal-relative:char;mso-position-vertical-relative:line" coordsize="59340,53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">
                <v:shape id="Text Box 2" o:spid="_x0000_s1039" type="#_x0000_t202" style="position:absolute;top:48863;width:59340;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" stroked="f">
                  <v:textbox>
                    <w:txbxContent>
                      <w:p w14:paraId="56BDFCEA" w14:textId="77777777" w:rsidR="008D25AF" w:rsidRPr="008E1AE1" w:rsidRDefault="008D25AF" w:rsidP="008D25AF">
                        <w:pPr>
                          <w:rPr>
                            <w:rFonts w:ascii="Times New Roman" w:hAnsi="Times New Roman" w:cs="Times New Roman"/>
                            <w:b/>
                            <w:bCs/>
                            <w:sz w:val="20"/>
                            <w:szCs w:val="20"/>
                          </w:rPr>
                        </w:pPr>
                        <w:r w:rsidRPr="008E1AE1">
                          <w:rPr>
                            <w:rFonts w:ascii="Times New Roman" w:hAnsi="Times New Roman" w:cs="Times New Roman"/>
                            <w:b/>
                            <w:bCs/>
                            <w:sz w:val="20"/>
                            <w:szCs w:val="20"/>
                          </w:rPr>
                          <w:t>Fig.5 Assembly of SWCNT electrically connected Glucose Oxidase electrode</w:t>
                        </w:r>
                      </w:p>
                    </w:txbxContent>
                  </v:textbox>
                </v:shape>
                <v:shape id="Picture 18" o:spid="_x0000_s1040" type="#_x0000_t75" style="position:absolute;left:190;width:54102;height:46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">
                  <v:imagedata r:id="rId17" o:title=""/>
                </v:shape>
                <w10:anchorlock/>
              </v:group>
            </w:pict>
          </mc:Fallback>
        </mc:AlternateContent>
      </w:r>
    </w:p>
    <w:p w14:paraId="5375498C" w14:textId="77777777" w:rsidR="0020595E" w:rsidRPr="008E1AE1" w:rsidRDefault="00E31818"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For systems that use shorter SWCNTs as connectors, the electron transfer barrier between the FAD-center and the electrode is lower. The results unmistakably show that electrons are transported through the SWCNT along a distance of 220 nm from the active center to the electrode, despite the fact that the mechanism of SWCNT-length controlled electrical contacting of the enzyme redox center and the electrode is currently not fully understood.</w:t>
      </w:r>
    </w:p>
    <w:p w14:paraId="559351E8" w14:textId="77777777" w:rsidR="00517351" w:rsidRPr="008E1AE1" w:rsidRDefault="00517351" w:rsidP="008E1AE1">
      <w:pPr>
        <w:spacing w:line="240" w:lineRule="auto"/>
        <w:jc w:val="both"/>
        <w:rPr>
          <w:rFonts w:ascii="Times New Roman" w:hAnsi="Times New Roman" w:cs="Times New Roman"/>
          <w:sz w:val="20"/>
          <w:szCs w:val="20"/>
        </w:rPr>
      </w:pPr>
    </w:p>
    <w:p w14:paraId="0FBA0727" w14:textId="77777777" w:rsidR="00517351" w:rsidRPr="008E1AE1" w:rsidRDefault="00517351" w:rsidP="008E1AE1">
      <w:pPr>
        <w:spacing w:line="240" w:lineRule="auto"/>
        <w:jc w:val="both"/>
        <w:rPr>
          <w:rFonts w:ascii="Times New Roman" w:hAnsi="Times New Roman" w:cs="Times New Roman"/>
          <w:sz w:val="20"/>
          <w:szCs w:val="20"/>
        </w:rPr>
      </w:pPr>
    </w:p>
    <w:p w14:paraId="6EB11CC9" w14:textId="77777777" w:rsidR="00517351" w:rsidRPr="008E1AE1" w:rsidRDefault="00387374" w:rsidP="008E1AE1">
      <w:pPr>
        <w:spacing w:line="240" w:lineRule="auto"/>
        <w:jc w:val="both"/>
        <w:rPr>
          <w:rFonts w:ascii="Times New Roman" w:hAnsi="Times New Roman" w:cs="Times New Roman"/>
          <w:b/>
          <w:sz w:val="20"/>
          <w:szCs w:val="20"/>
        </w:rPr>
      </w:pPr>
      <w:r w:rsidRPr="008E1AE1">
        <w:rPr>
          <w:rFonts w:ascii="Times New Roman" w:hAnsi="Times New Roman" w:cs="Times New Roman"/>
          <w:b/>
          <w:sz w:val="20"/>
          <w:szCs w:val="20"/>
        </w:rPr>
        <w:t>2]</w:t>
      </w:r>
      <w:proofErr w:type="spellStart"/>
      <w:r w:rsidR="00517351" w:rsidRPr="008E1AE1">
        <w:rPr>
          <w:rFonts w:ascii="Times New Roman" w:hAnsi="Times New Roman" w:cs="Times New Roman"/>
          <w:b/>
          <w:sz w:val="20"/>
          <w:szCs w:val="20"/>
        </w:rPr>
        <w:t>Oganophosphrous</w:t>
      </w:r>
      <w:proofErr w:type="spellEnd"/>
      <w:r w:rsidRPr="008E1AE1">
        <w:rPr>
          <w:rFonts w:ascii="Times New Roman" w:hAnsi="Times New Roman" w:cs="Times New Roman"/>
          <w:b/>
          <w:sz w:val="20"/>
          <w:szCs w:val="20"/>
        </w:rPr>
        <w:t xml:space="preserve"> Sensor</w:t>
      </w:r>
    </w:p>
    <w:p w14:paraId="0DE2969B" w14:textId="77777777" w:rsidR="00177FC1" w:rsidRDefault="00DF6193" w:rsidP="008E1AE1">
      <w:pPr>
        <w:spacing w:line="240" w:lineRule="auto"/>
        <w:jc w:val="both"/>
        <w:rPr>
          <w:rFonts w:ascii="Times New Roman" w:hAnsi="Times New Roman" w:cs="Times New Roman"/>
          <w:sz w:val="20"/>
          <w:szCs w:val="20"/>
        </w:rPr>
      </w:pPr>
      <w:proofErr w:type="spellStart"/>
      <w:r w:rsidRPr="008E1AE1">
        <w:rPr>
          <w:rFonts w:ascii="Times New Roman" w:hAnsi="Times New Roman" w:cs="Times New Roman"/>
          <w:sz w:val="20"/>
          <w:szCs w:val="20"/>
        </w:rPr>
        <w:lastRenderedPageBreak/>
        <w:t>Amperometric</w:t>
      </w:r>
      <w:proofErr w:type="spellEnd"/>
      <w:r w:rsidRPr="008E1AE1">
        <w:rPr>
          <w:rFonts w:ascii="Times New Roman" w:hAnsi="Times New Roman" w:cs="Times New Roman"/>
          <w:sz w:val="20"/>
          <w:szCs w:val="20"/>
        </w:rPr>
        <w:t xml:space="preserve"> detection of organophosphorus pesticides and neurotoxins was performed using screen-printed biosensors based on co-immobilized acetylcholinesterase</w:t>
      </w:r>
      <w:r w:rsidR="00B770C4" w:rsidRPr="008E1AE1">
        <w:rPr>
          <w:rFonts w:ascii="Times New Roman" w:hAnsi="Times New Roman" w:cs="Times New Roman"/>
          <w:sz w:val="20"/>
          <w:szCs w:val="20"/>
        </w:rPr>
        <w:t xml:space="preserve"> </w:t>
      </w:r>
      <w:r w:rsidR="00E87CE7" w:rsidRPr="008E1AE1">
        <w:rPr>
          <w:rFonts w:ascii="Times New Roman" w:hAnsi="Times New Roman" w:cs="Times New Roman"/>
          <w:sz w:val="20"/>
          <w:szCs w:val="20"/>
        </w:rPr>
        <w:t>(</w:t>
      </w:r>
      <w:proofErr w:type="spellStart"/>
      <w:r w:rsidR="00E87CE7" w:rsidRPr="008E1AE1">
        <w:rPr>
          <w:rFonts w:ascii="Times New Roman" w:hAnsi="Times New Roman" w:cs="Times New Roman"/>
          <w:sz w:val="20"/>
          <w:szCs w:val="20"/>
        </w:rPr>
        <w:t>AChE</w:t>
      </w:r>
      <w:proofErr w:type="spellEnd"/>
      <w:r w:rsidR="00E87CE7" w:rsidRPr="008E1AE1">
        <w:rPr>
          <w:rFonts w:ascii="Times New Roman" w:hAnsi="Times New Roman" w:cs="Times New Roman"/>
          <w:sz w:val="20"/>
          <w:szCs w:val="20"/>
        </w:rPr>
        <w:t>)</w:t>
      </w:r>
      <w:r w:rsidRPr="008E1AE1">
        <w:rPr>
          <w:rFonts w:ascii="Times New Roman" w:hAnsi="Times New Roman" w:cs="Times New Roman"/>
          <w:sz w:val="20"/>
          <w:szCs w:val="20"/>
        </w:rPr>
        <w:t>, choline oxidase</w:t>
      </w:r>
      <w:r w:rsidR="00E87CE7" w:rsidRPr="008E1AE1">
        <w:rPr>
          <w:rFonts w:ascii="Times New Roman" w:hAnsi="Times New Roman" w:cs="Times New Roman"/>
          <w:sz w:val="20"/>
          <w:szCs w:val="20"/>
        </w:rPr>
        <w:t>(CHO)</w:t>
      </w:r>
      <w:r w:rsidRPr="008E1AE1">
        <w:rPr>
          <w:rFonts w:ascii="Times New Roman" w:hAnsi="Times New Roman" w:cs="Times New Roman"/>
          <w:sz w:val="20"/>
          <w:szCs w:val="20"/>
        </w:rPr>
        <w:t>, and CNTs</w:t>
      </w:r>
      <w:r w:rsidRPr="008E1AE1">
        <w:rPr>
          <w:rFonts w:ascii="Times New Roman" w:hAnsi="Times New Roman" w:cs="Times New Roman"/>
          <w:sz w:val="20"/>
          <w:szCs w:val="20"/>
        </w:rPr>
        <w:fldChar w:fldCharType="begin" w:fldLock="1"/>
      </w:r>
      <w:r w:rsidR="001E3692" w:rsidRPr="008E1AE1">
        <w:rPr>
          <w:rFonts w:ascii="Times New Roman" w:hAnsi="Times New Roman" w:cs="Times New Roman"/>
          <w:sz w:val="20"/>
          <w:szCs w:val="20"/>
        </w:rPr>
        <w:instrText>ADDIN CSL_CITATION {"citationItems":[{"id":"ITEM-1","itemData":{"DOI":"https://doi.org/10.1002/elan.200302933","ISSN":"1040-0397","abstract":"Abstract A disposable carbon nanotube-based biosensor was successfully developed and applied to the detection of organophosphorus (OP) pesticides and nerve agents. The biosensors using acetycholinesterase (AChE)/choline oxidase (CHO) enzymes provided a high sensitivity, large linear range, and low detection limits for the analysis of OP compounds. Such characteristics may be attributed to the catalytic activity of carbon nanotube to promote the redox reaction of hydrogen peroxide produced during AChE/CHO enzymatic reactions with their substrate, as well as the large surface area of carbon nanotube materials.","author":[{"dropping-particle":"","family":"Lin","given":"Yuehe","non-dropping-particle":"","parse-names":false,"suffix":""},{"dropping-particle":"","family":"Lu","given":"Fang","non-dropping-particle":"","parse-names":false,"suffix":""},{"dropping-particle":"","family":"Wang","given":"Joseph","non-dropping-particle":"","parse-names":false,"suffix":""}],"container-title":"Electroanalysis","id":"ITEM-1","issue":"1-2","issued":{"date-parts":[["2004","1","1"]]},"note":"https://doi.org/10.1002/elan.200302933","page":"145-149","publisher":"John Wiley &amp; Sons, Ltd","title":"Disposable Carbon Nanotube Modified Screen-Printed Biosensor for Amperometric Detection of Organophosphorus Pesticides and Nerve Agents","type":"article-journal","volume":"16"},"uris":["http://www.mendeley.com/documents/?uuid=82fa8f6d-48e4-4829-b654-768faec364de"]}],"mendeley":{"formattedCitation":"[57]","plainTextFormattedCitation":"[57]","previouslyFormattedCitation":"[57]"},"properties":{"noteIndex":0},"schema":"https://github.com/citation-style-language/schema/raw/master/csl-citation.json"}</w:instrText>
      </w:r>
      <w:r w:rsidRPr="008E1AE1">
        <w:rPr>
          <w:rFonts w:ascii="Times New Roman" w:hAnsi="Times New Roman" w:cs="Times New Roman"/>
          <w:sz w:val="20"/>
          <w:szCs w:val="20"/>
        </w:rPr>
        <w:fldChar w:fldCharType="separate"/>
      </w:r>
      <w:r w:rsidR="00D87AC4" w:rsidRPr="008E1AE1">
        <w:rPr>
          <w:rFonts w:ascii="Times New Roman" w:hAnsi="Times New Roman" w:cs="Times New Roman"/>
          <w:noProof/>
          <w:sz w:val="20"/>
          <w:szCs w:val="20"/>
        </w:rPr>
        <w:t>[57]</w:t>
      </w:r>
      <w:r w:rsidRPr="008E1AE1">
        <w:rPr>
          <w:rFonts w:ascii="Times New Roman" w:hAnsi="Times New Roman" w:cs="Times New Roman"/>
          <w:sz w:val="20"/>
          <w:szCs w:val="20"/>
        </w:rPr>
        <w:fldChar w:fldCharType="end"/>
      </w:r>
      <w:r w:rsidR="00B770C4" w:rsidRPr="008E1AE1">
        <w:rPr>
          <w:rFonts w:ascii="Times New Roman" w:hAnsi="Times New Roman" w:cs="Times New Roman"/>
          <w:sz w:val="20"/>
          <w:szCs w:val="20"/>
        </w:rPr>
        <w:t xml:space="preserve"> (Fig.6)</w:t>
      </w:r>
      <w:r w:rsidRPr="008E1AE1">
        <w:rPr>
          <w:rFonts w:ascii="Times New Roman" w:hAnsi="Times New Roman" w:cs="Times New Roman"/>
          <w:sz w:val="20"/>
          <w:szCs w:val="20"/>
        </w:rPr>
        <w:t>.</w:t>
      </w:r>
    </w:p>
    <w:p w14:paraId="1BAA3F03" w14:textId="4350CB6B" w:rsidR="00894793" w:rsidRPr="008E1AE1" w:rsidRDefault="00177FC1" w:rsidP="008E1AE1">
      <w:pPr>
        <w:spacing w:line="240" w:lineRule="auto"/>
        <w:jc w:val="both"/>
        <w:rPr>
          <w:rFonts w:ascii="Times New Roman" w:hAnsi="Times New Roman" w:cs="Times New Roman"/>
          <w:sz w:val="20"/>
          <w:szCs w:val="20"/>
        </w:rPr>
      </w:pPr>
      <w:r w:rsidRPr="008E1AE1">
        <w:rPr>
          <w:rFonts w:ascii="Times New Roman" w:hAnsi="Times New Roman" w:cs="Times New Roman"/>
          <w:noProof/>
          <w:sz w:val="20"/>
          <w:szCs w:val="20"/>
        </w:rPr>
        <mc:AlternateContent>
          <mc:Choice Requires="wpg">
            <w:drawing>
              <wp:inline distT="0" distB="0" distL="0" distR="0" wp14:anchorId="0D988DDC" wp14:editId="5F229AB6">
                <wp:extent cx="5731510" cy="2205338"/>
                <wp:effectExtent l="0" t="0" r="2540" b="5080"/>
                <wp:docPr id="94466344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1510" cy="2205338"/>
                          <a:chOff x="0" y="0"/>
                          <a:chExt cx="54578" cy="19526"/>
                        </a:xfrm>
                      </wpg:grpSpPr>
                      <wps:wsp>
                        <wps:cNvPr id="1613149045" name="Rectangle 50"/>
                        <wps:cNvSpPr>
                          <a:spLocks noChangeArrowheads="1"/>
                        </wps:cNvSpPr>
                        <wps:spPr bwMode="auto">
                          <a:xfrm>
                            <a:off x="571" y="16859"/>
                            <a:ext cx="54007"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182504" w14:textId="77777777" w:rsidR="00177FC1" w:rsidRPr="00177FC1" w:rsidRDefault="00177FC1" w:rsidP="00177FC1">
                              <w:pPr>
                                <w:pStyle w:val="NormalWeb"/>
                                <w:spacing w:before="0" w:beforeAutospacing="0" w:after="0" w:afterAutospacing="0"/>
                                <w:rPr>
                                  <w:b/>
                                  <w:bCs/>
                                  <w:sz w:val="20"/>
                                  <w:szCs w:val="20"/>
                                </w:rPr>
                              </w:pPr>
                              <w:r w:rsidRPr="00177FC1">
                                <w:rPr>
                                  <w:b/>
                                  <w:bCs/>
                                  <w:iCs/>
                                  <w:color w:val="000000" w:themeColor="text1"/>
                                  <w:kern w:val="24"/>
                                  <w:sz w:val="20"/>
                                  <w:szCs w:val="20"/>
                                </w:rPr>
                                <w:t xml:space="preserve">Fig. 6 </w:t>
                              </w:r>
                              <w:r w:rsidRPr="00177FC1">
                                <w:rPr>
                                  <w:b/>
                                  <w:bCs/>
                                  <w:sz w:val="20"/>
                                  <w:szCs w:val="20"/>
                                </w:rPr>
                                <w:t>Immobilization of Enzyme (CHO/</w:t>
                              </w:r>
                              <w:proofErr w:type="spellStart"/>
                              <w:r w:rsidRPr="00177FC1">
                                <w:rPr>
                                  <w:b/>
                                  <w:bCs/>
                                  <w:sz w:val="20"/>
                                  <w:szCs w:val="20"/>
                                </w:rPr>
                                <w:t>AChE</w:t>
                              </w:r>
                              <w:proofErr w:type="spellEnd"/>
                              <w:r w:rsidRPr="00177FC1">
                                <w:rPr>
                                  <w:b/>
                                  <w:bCs/>
                                  <w:sz w:val="20"/>
                                  <w:szCs w:val="20"/>
                                </w:rPr>
                                <w:t>) on Carbon Nanotube Electrode</w:t>
                              </w:r>
                            </w:p>
                          </w:txbxContent>
                        </wps:txbx>
                        <wps:bodyPr rot="0" vert="horz" wrap="square" lIns="91440" tIns="45720" rIns="91440" bIns="45720" anchor="t" anchorCtr="0" upright="1">
                          <a:noAutofit/>
                        </wps:bodyPr>
                      </wps:wsp>
                      <pic:pic xmlns:pic="http://schemas.openxmlformats.org/drawingml/2006/picture">
                        <pic:nvPicPr>
                          <pic:cNvPr id="1412418423" name="Picture 31"/>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102" cy="1466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0D988DDC" id="Group 33" o:spid="_x0000_s1041" style="width:451.3pt;height:173.65pt;mso-position-horizontal-relative:char;mso-position-vertical-relative:line" coordsize="54578,195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">
                <v:rect id="Rectangle 50" o:spid="_x0000_s1042" style="position:absolute;left:571;top:16859;width:540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" filled="f" stroked="f">
                  <v:textbox>
                    <w:txbxContent>
                      <w:p w14:paraId="12182504" w14:textId="77777777" w:rsidR="00177FC1" w:rsidRPr="00177FC1" w:rsidRDefault="00177FC1" w:rsidP="00177FC1">
                        <w:pPr>
                          <w:pStyle w:val="NormalWeb"/>
                          <w:spacing w:before="0" w:beforeAutospacing="0" w:after="0" w:afterAutospacing="0"/>
                          <w:rPr>
                            <w:b/>
                            <w:bCs/>
                            <w:sz w:val="20"/>
                            <w:szCs w:val="20"/>
                          </w:rPr>
                        </w:pPr>
                        <w:r w:rsidRPr="00177FC1">
                          <w:rPr>
                            <w:b/>
                            <w:bCs/>
                            <w:iCs/>
                            <w:color w:val="000000" w:themeColor="text1"/>
                            <w:kern w:val="24"/>
                            <w:sz w:val="20"/>
                            <w:szCs w:val="20"/>
                          </w:rPr>
                          <w:t xml:space="preserve">Fig. 6 </w:t>
                        </w:r>
                        <w:r w:rsidRPr="00177FC1">
                          <w:rPr>
                            <w:b/>
                            <w:bCs/>
                            <w:sz w:val="20"/>
                            <w:szCs w:val="20"/>
                          </w:rPr>
                          <w:t>Immobilization of Enzyme (CHO/</w:t>
                        </w:r>
                        <w:proofErr w:type="spellStart"/>
                        <w:r w:rsidRPr="00177FC1">
                          <w:rPr>
                            <w:b/>
                            <w:bCs/>
                            <w:sz w:val="20"/>
                            <w:szCs w:val="20"/>
                          </w:rPr>
                          <w:t>AChE</w:t>
                        </w:r>
                        <w:proofErr w:type="spellEnd"/>
                        <w:r w:rsidRPr="00177FC1">
                          <w:rPr>
                            <w:b/>
                            <w:bCs/>
                            <w:sz w:val="20"/>
                            <w:szCs w:val="20"/>
                          </w:rPr>
                          <w:t>) on Carbon Nanotube Electrode</w:t>
                        </w:r>
                      </w:p>
                    </w:txbxContent>
                  </v:textbox>
                </v:rect>
                <v:shape id="Picture 31" o:spid="_x0000_s1043" type="#_x0000_t75" style="position:absolute;width:54102;height:14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">
                  <v:imagedata r:id="rId19" o:title=""/>
                </v:shape>
                <w10:anchorlock/>
              </v:group>
            </w:pict>
          </mc:Fallback>
        </mc:AlternateContent>
      </w:r>
      <w:r w:rsidR="00DF6193" w:rsidRPr="008E1AE1">
        <w:rPr>
          <w:rFonts w:ascii="Times New Roman" w:hAnsi="Times New Roman" w:cs="Times New Roman"/>
          <w:sz w:val="20"/>
          <w:szCs w:val="20"/>
        </w:rPr>
        <w:t xml:space="preserve"> </w:t>
      </w:r>
    </w:p>
    <w:p w14:paraId="6D401075" w14:textId="574825E4" w:rsidR="00894793" w:rsidRPr="008E1AE1" w:rsidRDefault="00894793" w:rsidP="008E1AE1">
      <w:pPr>
        <w:spacing w:line="240" w:lineRule="auto"/>
        <w:jc w:val="both"/>
        <w:rPr>
          <w:rFonts w:ascii="Times New Roman" w:hAnsi="Times New Roman" w:cs="Times New Roman"/>
          <w:sz w:val="20"/>
          <w:szCs w:val="20"/>
        </w:rPr>
      </w:pPr>
    </w:p>
    <w:p w14:paraId="4DC44573" w14:textId="77777777" w:rsidR="00BC59F2" w:rsidRPr="008E1AE1" w:rsidRDefault="00DF6193"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 xml:space="preserve">The primary reaction involves the biocatalytic acetylcholinesterase hydrolysis of acetylcholine and the formation of choline. The secondary reaction involves the oxidation of in situ generated choline with oxygen by biocatalytic choline oxidase and the concomitant formation of H2O2. The latter product was </w:t>
      </w:r>
      <w:r w:rsidR="00B770C4" w:rsidRPr="008E1AE1">
        <w:rPr>
          <w:rFonts w:ascii="Times New Roman" w:hAnsi="Times New Roman" w:cs="Times New Roman"/>
          <w:sz w:val="20"/>
          <w:szCs w:val="20"/>
        </w:rPr>
        <w:t>electro catalytically</w:t>
      </w:r>
      <w:r w:rsidRPr="008E1AE1">
        <w:rPr>
          <w:rFonts w:ascii="Times New Roman" w:hAnsi="Times New Roman" w:cs="Times New Roman"/>
          <w:sz w:val="20"/>
          <w:szCs w:val="20"/>
        </w:rPr>
        <w:t xml:space="preserve"> analyzed using a CNT-modified electrode. The first-order reaction was inhibited in the presence of organophosphorus pesticides or nerve agents, leading to attenuation of the electrochemical signal and allowing quantitative analysis. </w:t>
      </w:r>
    </w:p>
    <w:p w14:paraId="7DA92ACF" w14:textId="77777777" w:rsidR="00550538" w:rsidRPr="008E1AE1" w:rsidRDefault="00387374" w:rsidP="008E1AE1">
      <w:pPr>
        <w:spacing w:line="240" w:lineRule="auto"/>
        <w:jc w:val="both"/>
        <w:rPr>
          <w:rFonts w:ascii="Times New Roman" w:hAnsi="Times New Roman" w:cs="Times New Roman"/>
          <w:b/>
          <w:sz w:val="20"/>
          <w:szCs w:val="20"/>
        </w:rPr>
      </w:pPr>
      <w:r w:rsidRPr="008E1AE1">
        <w:rPr>
          <w:rFonts w:ascii="Times New Roman" w:hAnsi="Times New Roman" w:cs="Times New Roman"/>
          <w:b/>
          <w:sz w:val="20"/>
          <w:szCs w:val="20"/>
        </w:rPr>
        <w:t>3]</w:t>
      </w:r>
      <w:r w:rsidR="001E6B88" w:rsidRPr="008E1AE1">
        <w:rPr>
          <w:rFonts w:ascii="Times New Roman" w:hAnsi="Times New Roman" w:cs="Times New Roman"/>
          <w:b/>
          <w:sz w:val="20"/>
          <w:szCs w:val="20"/>
        </w:rPr>
        <w:t>Anticancer drug Biosensor</w:t>
      </w:r>
    </w:p>
    <w:p w14:paraId="5DDC45D4" w14:textId="77777777" w:rsidR="007E5590" w:rsidRPr="008E1AE1" w:rsidRDefault="001E6B88" w:rsidP="008E1AE1">
      <w:pPr>
        <w:spacing w:line="240" w:lineRule="auto"/>
        <w:jc w:val="both"/>
        <w:rPr>
          <w:rFonts w:ascii="Times New Roman" w:hAnsi="Times New Roman" w:cs="Times New Roman"/>
          <w:color w:val="000000" w:themeColor="text1"/>
          <w:sz w:val="20"/>
          <w:szCs w:val="20"/>
        </w:rPr>
      </w:pPr>
      <w:r w:rsidRPr="008E1AE1">
        <w:rPr>
          <w:rFonts w:ascii="Times New Roman" w:hAnsi="Times New Roman" w:cs="Times New Roman"/>
          <w:sz w:val="20"/>
          <w:szCs w:val="20"/>
        </w:rPr>
        <w:t>The ability to identify various anti-cancer drugs</w:t>
      </w:r>
      <w:r w:rsidR="00B067BC" w:rsidRPr="008E1AE1">
        <w:rPr>
          <w:rFonts w:ascii="Times New Roman" w:hAnsi="Times New Roman" w:cs="Times New Roman"/>
          <w:sz w:val="20"/>
          <w:szCs w:val="20"/>
        </w:rPr>
        <w:t>(Cyclophosphamide)</w:t>
      </w:r>
      <w:r w:rsidRPr="008E1AE1">
        <w:rPr>
          <w:rFonts w:ascii="Times New Roman" w:hAnsi="Times New Roman" w:cs="Times New Roman"/>
          <w:sz w:val="20"/>
          <w:szCs w:val="20"/>
        </w:rPr>
        <w:t xml:space="preserve"> using a biosensor based on cytochrome P450 (CYP1A2, CYP2B6, and CYP3A4) and carbon nanotubes has been </w:t>
      </w:r>
      <w:r w:rsidRPr="008E1AE1">
        <w:rPr>
          <w:rFonts w:ascii="Times New Roman" w:hAnsi="Times New Roman" w:cs="Times New Roman"/>
          <w:color w:val="000000" w:themeColor="text1"/>
          <w:sz w:val="20"/>
          <w:szCs w:val="20"/>
        </w:rPr>
        <w:t xml:space="preserve">demonstrated by </w:t>
      </w:r>
      <w:r w:rsidRPr="008E1AE1">
        <w:rPr>
          <w:rFonts w:ascii="Times New Roman" w:hAnsi="Times New Roman" w:cs="Times New Roman"/>
          <w:color w:val="000000" w:themeColor="text1"/>
          <w:sz w:val="20"/>
          <w:szCs w:val="20"/>
          <w:shd w:val="clear" w:color="auto" w:fill="FFFFFF"/>
        </w:rPr>
        <w:t xml:space="preserve">C. B Rossi </w:t>
      </w:r>
      <w:proofErr w:type="spellStart"/>
      <w:r w:rsidRPr="008E1AE1">
        <w:rPr>
          <w:rFonts w:ascii="Times New Roman" w:hAnsi="Times New Roman" w:cs="Times New Roman"/>
          <w:color w:val="000000" w:themeColor="text1"/>
          <w:sz w:val="20"/>
          <w:szCs w:val="20"/>
          <w:shd w:val="clear" w:color="auto" w:fill="FFFFFF"/>
        </w:rPr>
        <w:t>etal</w:t>
      </w:r>
      <w:proofErr w:type="spellEnd"/>
      <w:r w:rsidR="0076085B" w:rsidRPr="008E1AE1">
        <w:rPr>
          <w:rFonts w:ascii="Times New Roman" w:hAnsi="Times New Roman" w:cs="Times New Roman"/>
          <w:color w:val="000000" w:themeColor="text1"/>
          <w:sz w:val="20"/>
          <w:szCs w:val="20"/>
          <w:shd w:val="clear" w:color="auto" w:fill="FFFFFF"/>
        </w:rPr>
        <w:t xml:space="preserve"> </w:t>
      </w:r>
      <w:r w:rsidR="00B067BC" w:rsidRPr="008E1AE1">
        <w:rPr>
          <w:rFonts w:ascii="Times New Roman" w:hAnsi="Times New Roman" w:cs="Times New Roman"/>
          <w:color w:val="000000" w:themeColor="text1"/>
          <w:sz w:val="20"/>
          <w:szCs w:val="20"/>
          <w:shd w:val="clear" w:color="auto" w:fill="FFFFFF"/>
        </w:rPr>
        <w:fldChar w:fldCharType="begin" w:fldLock="1"/>
      </w:r>
      <w:r w:rsidR="00092742" w:rsidRPr="008E1AE1">
        <w:rPr>
          <w:rFonts w:ascii="Times New Roman" w:hAnsi="Times New Roman" w:cs="Times New Roman"/>
          <w:color w:val="000000" w:themeColor="text1"/>
          <w:sz w:val="20"/>
          <w:szCs w:val="20"/>
          <w:shd w:val="clear" w:color="auto" w:fill="FFFFFF"/>
        </w:rPr>
        <w:instrText>ADDIN CSL_CITATION {"citationItems":[{"id":"ITEM-1","itemData":{"DOI":"10.3390/s120506520","ISBN":"1424-8220","abstract":"We report on the electrochemical detection of anti-cancer drugs in human serum with sensitivity values in the range of 8–925 nA/µM. Multi-walled carbon nanotubes were functionalized with three different cytochrome P450 isoforms (CYP1A2, CYP2B6, and CYP3A4). A model used to effectively describe the cytochrome P450 deposition onto carbon nanotubes was confirmed by Monte Carlo simulations. Voltammetric measurements were performed in phosphate buffer saline (PBS) as well as in human serum, giving well-defined current responses upon addition of increasing concentrations of anti-cancer drugs. The results assert the capability to measure concentration of drugs in the pharmacological ranges in human serum. Another important result is the possibility to detect pairs of drugs present in the same sample, which is highly required in case of therapies with high side-effects risk and in anti-cancer pharmacological treatments based on mixtures of different drugs. Our technology holds potentials for inexpensive multi-panel drug-monitoring in personalized therapy.","author":[{"dropping-particle":"","family":"Baj-Rossi","given":"Camilla","non-dropping-particle":"","parse-names":false,"suffix":""},{"dropping-particle":"De","family":"Micheli","given":"Giovanni","non-dropping-particle":"","parse-names":false,"suffix":""},{"dropping-particle":"","family":"Carrara","given":"Sandro","non-dropping-particle":"","parse-names":false,"suffix":""}],"container-title":"Sensors","id":"ITEM-1","issue":"5","issued":{"date-parts":[["2012"]]},"page":"6520-6537","title":"Electrochemical Detection of Anti-Breast-Cancer Agents in Human Serum by Cytochrome P450-Coated Carbon Nanotubes","type":"article","volume":"12"},"uris":["http://www.mendeley.com/documents/?uuid=58240f64-e488-43f9-b108-bd90146c43ef"]}],"mendeley":{"formattedCitation":"[58]","plainTextFormattedCitation":"[58]","previouslyFormattedCitation":"[58]"},"properties":{"noteIndex":0},"schema":"https://github.com/citation-style-language/schema/raw/master/csl-citation.json"}</w:instrText>
      </w:r>
      <w:r w:rsidR="00B067BC" w:rsidRPr="008E1AE1">
        <w:rPr>
          <w:rFonts w:ascii="Times New Roman" w:hAnsi="Times New Roman" w:cs="Times New Roman"/>
          <w:color w:val="000000" w:themeColor="text1"/>
          <w:sz w:val="20"/>
          <w:szCs w:val="20"/>
          <w:shd w:val="clear" w:color="auto" w:fill="FFFFFF"/>
        </w:rPr>
        <w:fldChar w:fldCharType="separate"/>
      </w:r>
      <w:r w:rsidR="00B067BC" w:rsidRPr="008E1AE1">
        <w:rPr>
          <w:rFonts w:ascii="Times New Roman" w:hAnsi="Times New Roman" w:cs="Times New Roman"/>
          <w:noProof/>
          <w:color w:val="000000" w:themeColor="text1"/>
          <w:sz w:val="20"/>
          <w:szCs w:val="20"/>
          <w:shd w:val="clear" w:color="auto" w:fill="FFFFFF"/>
        </w:rPr>
        <w:t>[58]</w:t>
      </w:r>
      <w:r w:rsidR="00B067BC" w:rsidRPr="008E1AE1">
        <w:rPr>
          <w:rFonts w:ascii="Times New Roman" w:hAnsi="Times New Roman" w:cs="Times New Roman"/>
          <w:color w:val="000000" w:themeColor="text1"/>
          <w:sz w:val="20"/>
          <w:szCs w:val="20"/>
          <w:shd w:val="clear" w:color="auto" w:fill="FFFFFF"/>
        </w:rPr>
        <w:fldChar w:fldCharType="end"/>
      </w:r>
      <w:r w:rsidR="00B067BC" w:rsidRPr="008E1AE1">
        <w:rPr>
          <w:rFonts w:ascii="Times New Roman" w:hAnsi="Times New Roman" w:cs="Times New Roman"/>
          <w:color w:val="000000" w:themeColor="text1"/>
          <w:sz w:val="20"/>
          <w:szCs w:val="20"/>
          <w:shd w:val="clear" w:color="auto" w:fill="FFFFFF"/>
        </w:rPr>
        <w:t xml:space="preserve"> (</w:t>
      </w:r>
      <w:r w:rsidR="0076085B" w:rsidRPr="008E1AE1">
        <w:rPr>
          <w:rFonts w:ascii="Times New Roman" w:hAnsi="Times New Roman" w:cs="Times New Roman"/>
          <w:color w:val="000000" w:themeColor="text1"/>
          <w:sz w:val="20"/>
          <w:szCs w:val="20"/>
          <w:shd w:val="clear" w:color="auto" w:fill="FFFFFF"/>
        </w:rPr>
        <w:t>Fig.7</w:t>
      </w:r>
      <w:r w:rsidR="00B067BC" w:rsidRPr="008E1AE1">
        <w:rPr>
          <w:rFonts w:ascii="Times New Roman" w:hAnsi="Times New Roman" w:cs="Times New Roman"/>
          <w:color w:val="000000" w:themeColor="text1"/>
          <w:sz w:val="20"/>
          <w:szCs w:val="20"/>
          <w:shd w:val="clear" w:color="auto" w:fill="FFFFFF"/>
        </w:rPr>
        <w:t>)</w:t>
      </w:r>
      <w:r w:rsidRPr="008E1AE1">
        <w:rPr>
          <w:rFonts w:ascii="Times New Roman" w:hAnsi="Times New Roman" w:cs="Times New Roman"/>
          <w:color w:val="000000" w:themeColor="text1"/>
          <w:sz w:val="20"/>
          <w:szCs w:val="20"/>
        </w:rPr>
        <w:t xml:space="preserve">, offering a creative solution for point-of-care drug monitoring. </w:t>
      </w:r>
    </w:p>
    <w:p w14:paraId="666FAEF4" w14:textId="68B34FD1" w:rsidR="007E5590" w:rsidRPr="008E1AE1" w:rsidRDefault="00D103FC" w:rsidP="008E1AE1">
      <w:pPr>
        <w:spacing w:line="240" w:lineRule="auto"/>
        <w:jc w:val="both"/>
        <w:rPr>
          <w:rFonts w:ascii="Times New Roman" w:hAnsi="Times New Roman" w:cs="Times New Roman"/>
          <w:sz w:val="20"/>
          <w:szCs w:val="20"/>
        </w:rPr>
      </w:pPr>
      <w:r w:rsidRPr="008E1AE1">
        <w:rPr>
          <w:noProof/>
          <w:sz w:val="20"/>
          <w:szCs w:val="20"/>
        </w:rPr>
        <mc:AlternateContent>
          <mc:Choice Requires="wpg">
            <w:drawing>
              <wp:inline distT="0" distB="0" distL="0" distR="0" wp14:anchorId="3DC2D833" wp14:editId="2086A6A2">
                <wp:extent cx="6267450" cy="2094874"/>
                <wp:effectExtent l="0" t="0" r="0" b="635"/>
                <wp:docPr id="363764951"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67450" cy="2094874"/>
                          <a:chOff x="0" y="0"/>
                          <a:chExt cx="62674" cy="20948"/>
                        </a:xfrm>
                      </wpg:grpSpPr>
                      <wpg:grpSp>
                        <wpg:cNvPr id="1091734042" name="Group 28"/>
                        <wpg:cNvGrpSpPr>
                          <a:grpSpLocks/>
                        </wpg:cNvGrpSpPr>
                        <wpg:grpSpPr bwMode="auto">
                          <a:xfrm>
                            <a:off x="0" y="0"/>
                            <a:ext cx="62674" cy="18288"/>
                            <a:chOff x="0" y="0"/>
                            <a:chExt cx="62674" cy="18288"/>
                          </a:xfrm>
                        </wpg:grpSpPr>
                        <pic:pic xmlns:pic="http://schemas.openxmlformats.org/drawingml/2006/picture">
                          <pic:nvPicPr>
                            <pic:cNvPr id="63013872" name="Picture 23"/>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18383" y="6572"/>
                              <a:ext cx="9430" cy="109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578754"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674" cy="14668"/>
                            </a:xfrm>
                            <a:prstGeom prst="rect">
                              <a:avLst/>
                            </a:prstGeom>
                            <a:noFill/>
                            <a:extLst>
                              <a:ext uri="{909E8E84-426E-40DD-AFC4-6F175D3DCCD1}">
                                <a14:hiddenFill xmlns:a14="http://schemas.microsoft.com/office/drawing/2010/main">
                                  <a:solidFill>
                                    <a:srgbClr val="FFFFFF"/>
                                  </a:solidFill>
                                </a14:hiddenFill>
                              </a:ext>
                            </a:extLst>
                          </pic:spPr>
                        </pic:pic>
                        <wps:wsp>
                          <wps:cNvPr id="80046172" name="Curved Connector 25"/>
                          <wps:cNvCnPr>
                            <a:cxnSpLocks noChangeShapeType="1"/>
                          </wps:cNvCnPr>
                          <wps:spPr bwMode="auto">
                            <a:xfrm rot="10800000">
                              <a:off x="28670" y="10668"/>
                              <a:ext cx="7962" cy="7620"/>
                            </a:xfrm>
                            <a:prstGeom prst="curvedConnector3">
                              <a:avLst>
                                <a:gd name="adj1" fmla="val 50000"/>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1342903272" name="TextBox 9"/>
                          <wps:cNvSpPr txBox="1">
                            <a:spLocks noChangeArrowheads="1"/>
                          </wps:cNvSpPr>
                          <wps:spPr bwMode="auto">
                            <a:xfrm>
                              <a:off x="32766" y="12954"/>
                              <a:ext cx="4199" cy="29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8BD6ED" w14:textId="77777777" w:rsidR="007E5590" w:rsidRDefault="007E5590" w:rsidP="007E5590">
                                <w:pPr>
                                  <w:pStyle w:val="NormalWeb"/>
                                  <w:spacing w:before="0" w:beforeAutospacing="0" w:after="0" w:afterAutospacing="0"/>
                                </w:pPr>
                                <w:r>
                                  <w:rPr>
                                    <w:color w:val="000000" w:themeColor="text1"/>
                                    <w:kern w:val="24"/>
                                    <w:sz w:val="28"/>
                                    <w:szCs w:val="28"/>
                                  </w:rPr>
                                  <w:t>2e-</w:t>
                                </w:r>
                              </w:p>
                            </w:txbxContent>
                          </wps:txbx>
                          <wps:bodyPr rot="0" vert="horz" wrap="square" lIns="91440" tIns="45720" rIns="91440" bIns="45720" anchor="t" anchorCtr="0" upright="1">
                            <a:noAutofit/>
                          </wps:bodyPr>
                        </wps:wsp>
                      </wpg:grpSp>
                      <wps:wsp>
                        <wps:cNvPr id="1178573905" name="Rectangle 50"/>
                        <wps:cNvSpPr>
                          <a:spLocks noChangeArrowheads="1"/>
                        </wps:cNvSpPr>
                        <wps:spPr bwMode="auto">
                          <a:xfrm>
                            <a:off x="1048" y="18573"/>
                            <a:ext cx="55911" cy="2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2F5359" w14:textId="77777777" w:rsidR="007E5590" w:rsidRPr="00177FC1" w:rsidRDefault="007E5590" w:rsidP="007E5590">
                              <w:pPr>
                                <w:pStyle w:val="NormalWeb"/>
                                <w:spacing w:before="0" w:beforeAutospacing="0" w:after="0" w:afterAutospacing="0"/>
                                <w:rPr>
                                  <w:b/>
                                  <w:bCs/>
                                  <w:sz w:val="20"/>
                                  <w:szCs w:val="20"/>
                                </w:rPr>
                              </w:pPr>
                              <w:r w:rsidRPr="00177FC1">
                                <w:rPr>
                                  <w:b/>
                                  <w:bCs/>
                                  <w:iCs/>
                                  <w:color w:val="000000" w:themeColor="text1"/>
                                  <w:kern w:val="24"/>
                                  <w:sz w:val="20"/>
                                  <w:szCs w:val="20"/>
                                </w:rPr>
                                <w:t>Fig. 7 Drug detection mechanism promoted by Carbon Nano Tubes</w:t>
                              </w:r>
                            </w:p>
                          </w:txbxContent>
                        </wps:txbx>
                        <wps:bodyPr rot="0" vert="horz" wrap="square" lIns="91440" tIns="45720" rIns="91440" bIns="45720" anchor="t" anchorCtr="0" upright="1">
                          <a:spAutoFit/>
                        </wps:bodyPr>
                      </wps:wsp>
                    </wpg:wgp>
                  </a:graphicData>
                </a:graphic>
              </wp:inline>
            </w:drawing>
          </mc:Choice>
          <mc:Fallback>
            <w:pict>
              <v:group w14:anchorId="3DC2D833" id="Group 29" o:spid="_x0000_s1044" style="width:493.5pt;height:164.95pt;mso-position-horizontal-relative:char;mso-position-vertical-relative:line" coordsize="62674,20948" o:gfxdata="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">
                <v:group id="Group 28" o:spid="_x0000_s1045" style="position:absolute;width:62674;height:18288" coordsize="62674,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">
                  <v:shape id="Picture 23" o:spid="_x0000_s1046" type="#_x0000_t75" style="position:absolute;left:18383;top:6572;width:9430;height:1095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">
                    <v:imagedata r:id="rId22" o:title=""/>
                  </v:shape>
                  <v:shape id="Picture 24" o:spid="_x0000_s1047" type="#_x0000_t75" style="position:absolute;width:62674;height:14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">
                    <v:imagedata r:id="rId23" o:title=""/>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5" o:spid="_x0000_s1048" type="#_x0000_t38" style="position:absolute;left:28670;top:10668;width:7962;height:7620;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" adj="10800" strokecolor="#4579b8 [3044]">
                    <v:stroke endarrow="open"/>
                  </v:shape>
                  <v:shape id="TextBox 9" o:spid="_x0000_s1049" type="#_x0000_t202" style="position:absolute;left:32766;top:12954;width:4199;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" filled="f" stroked="f">
                    <v:textbox>
                      <w:txbxContent>
                        <w:p w14:paraId="0F8BD6ED" w14:textId="77777777" w:rsidR="007E5590" w:rsidRDefault="007E5590" w:rsidP="007E5590">
                          <w:pPr>
                            <w:pStyle w:val="NormalWeb"/>
                            <w:spacing w:before="0" w:beforeAutospacing="0" w:after="0" w:afterAutospacing="0"/>
                          </w:pPr>
                          <w:r>
                            <w:rPr>
                              <w:color w:val="000000" w:themeColor="text1"/>
                              <w:kern w:val="24"/>
                              <w:sz w:val="28"/>
                              <w:szCs w:val="28"/>
                            </w:rPr>
                            <w:t>2e-</w:t>
                          </w:r>
                        </w:p>
                      </w:txbxContent>
                    </v:textbox>
                  </v:shape>
                </v:group>
                <v:rect id="Rectangle 50" o:spid="_x0000_s1050" style="position:absolute;left:1048;top:18573;width:5591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" filled="f" stroked="f">
                  <v:textbox style="mso-fit-shape-to-text:t">
                    <w:txbxContent>
                      <w:p w14:paraId="402F5359" w14:textId="77777777" w:rsidR="007E5590" w:rsidRPr="00177FC1" w:rsidRDefault="007E5590" w:rsidP="007E5590">
                        <w:pPr>
                          <w:pStyle w:val="NormalWeb"/>
                          <w:spacing w:before="0" w:beforeAutospacing="0" w:after="0" w:afterAutospacing="0"/>
                          <w:rPr>
                            <w:b/>
                            <w:bCs/>
                            <w:sz w:val="20"/>
                            <w:szCs w:val="20"/>
                          </w:rPr>
                        </w:pPr>
                        <w:r w:rsidRPr="00177FC1">
                          <w:rPr>
                            <w:b/>
                            <w:bCs/>
                            <w:iCs/>
                            <w:color w:val="000000" w:themeColor="text1"/>
                            <w:kern w:val="24"/>
                            <w:sz w:val="20"/>
                            <w:szCs w:val="20"/>
                          </w:rPr>
                          <w:t>Fig. 7 Drug detection mechanism promoted by Carbon Nano Tubes</w:t>
                        </w:r>
                      </w:p>
                    </w:txbxContent>
                  </v:textbox>
                </v:rect>
                <w10:anchorlock/>
              </v:group>
            </w:pict>
          </mc:Fallback>
        </mc:AlternateContent>
      </w:r>
    </w:p>
    <w:p w14:paraId="6597B7C8" w14:textId="77777777" w:rsidR="001E6B88" w:rsidRPr="008E1AE1" w:rsidRDefault="001E6B88"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 xml:space="preserve">The findings indicate sensitivities between 8 and 925 </w:t>
      </w:r>
      <w:proofErr w:type="spellStart"/>
      <w:r w:rsidRPr="008E1AE1">
        <w:rPr>
          <w:rFonts w:ascii="Times New Roman" w:hAnsi="Times New Roman" w:cs="Times New Roman"/>
          <w:sz w:val="20"/>
          <w:szCs w:val="20"/>
        </w:rPr>
        <w:t>nA</w:t>
      </w:r>
      <w:proofErr w:type="spellEnd"/>
      <w:r w:rsidRPr="008E1AE1">
        <w:rPr>
          <w:rFonts w:ascii="Times New Roman" w:hAnsi="Times New Roman" w:cs="Times New Roman"/>
          <w:sz w:val="20"/>
          <w:szCs w:val="20"/>
        </w:rPr>
        <w:t>/M. They could carry out a selective electrochemical detection of drugs in their therapeutic window thanks to these high sensitivities. They demonstrated how proteins organize themselves into a monolayer on the surface of carbon nanotubes, and they used Monte Carlo simulations and SEM analysis to confirm this behavior.</w:t>
      </w:r>
      <w:r w:rsidR="00B067BC" w:rsidRPr="008E1AE1">
        <w:rPr>
          <w:sz w:val="20"/>
          <w:szCs w:val="20"/>
        </w:rPr>
        <w:t xml:space="preserve"> </w:t>
      </w:r>
      <w:r w:rsidR="00B067BC" w:rsidRPr="008E1AE1">
        <w:rPr>
          <w:rFonts w:ascii="Times New Roman" w:hAnsi="Times New Roman" w:cs="Times New Roman"/>
          <w:sz w:val="20"/>
          <w:szCs w:val="20"/>
        </w:rPr>
        <w:t>The lack of specificity for a single substrate typical of cytochrome P450 can be overcome by the use of three different CYP isoforms to provide specific drug detection. They conduct a preliminary investigation in this work in preparation for the implementation of an array-sensor based on cytochrome P450. The main objective was to show that the sensor was suitable for detecting anti-cancer medications in human serum within the pharmacological range. Additionally, they show that simultaneous detection of two drugs is possible when the correct enzyme probe is chosen based on the drugs to be detected.</w:t>
      </w:r>
    </w:p>
    <w:p w14:paraId="08725824" w14:textId="77777777" w:rsidR="00550538" w:rsidRPr="008E1AE1" w:rsidRDefault="000E13FD" w:rsidP="008E1AE1">
      <w:pPr>
        <w:spacing w:line="240" w:lineRule="auto"/>
        <w:jc w:val="both"/>
        <w:rPr>
          <w:rFonts w:ascii="Times New Roman" w:hAnsi="Times New Roman" w:cs="Times New Roman"/>
          <w:b/>
          <w:sz w:val="20"/>
          <w:szCs w:val="20"/>
        </w:rPr>
      </w:pPr>
      <w:r w:rsidRPr="008E1AE1">
        <w:rPr>
          <w:rFonts w:ascii="Times New Roman" w:hAnsi="Times New Roman" w:cs="Times New Roman"/>
          <w:b/>
          <w:sz w:val="20"/>
          <w:szCs w:val="20"/>
        </w:rPr>
        <w:t>DNA sensing</w:t>
      </w:r>
    </w:p>
    <w:p w14:paraId="25AC0072" w14:textId="77777777" w:rsidR="00E27EB4" w:rsidRDefault="00995C59" w:rsidP="008E1AE1">
      <w:pPr>
        <w:spacing w:line="240" w:lineRule="auto"/>
        <w:jc w:val="both"/>
        <w:rPr>
          <w:rFonts w:ascii="Times New Roman" w:hAnsi="Times New Roman" w:cs="Times New Roman"/>
          <w:color w:val="000000" w:themeColor="text1"/>
          <w:sz w:val="20"/>
          <w:szCs w:val="20"/>
        </w:rPr>
      </w:pPr>
      <w:r w:rsidRPr="008E1AE1">
        <w:rPr>
          <w:rFonts w:ascii="Times New Roman" w:hAnsi="Times New Roman" w:cs="Times New Roman"/>
          <w:sz w:val="20"/>
          <w:szCs w:val="20"/>
        </w:rPr>
        <w:lastRenderedPageBreak/>
        <w:t xml:space="preserve">CNTs are incredibly desirable for electrochemical sensors due to their distinctive electrical, chemical, and mechanical capabilities. The majority of the research on CNT sensing has been on how surface-confined CNTs might encourage the electron-transfer processes needed for </w:t>
      </w:r>
      <w:r w:rsidR="00054F61" w:rsidRPr="008E1AE1">
        <w:rPr>
          <w:rFonts w:ascii="Times New Roman" w:hAnsi="Times New Roman" w:cs="Times New Roman"/>
          <w:sz w:val="20"/>
          <w:szCs w:val="20"/>
        </w:rPr>
        <w:t>bio catalytic</w:t>
      </w:r>
      <w:r w:rsidRPr="008E1AE1">
        <w:rPr>
          <w:rFonts w:ascii="Times New Roman" w:hAnsi="Times New Roman" w:cs="Times New Roman"/>
          <w:sz w:val="20"/>
          <w:szCs w:val="20"/>
        </w:rPr>
        <w:t xml:space="preserve"> devices. In present new </w:t>
      </w:r>
      <w:r w:rsidR="00054F61" w:rsidRPr="008E1AE1">
        <w:rPr>
          <w:rFonts w:ascii="Times New Roman" w:hAnsi="Times New Roman" w:cs="Times New Roman"/>
          <w:sz w:val="20"/>
          <w:szCs w:val="20"/>
        </w:rPr>
        <w:t>bio affinity</w:t>
      </w:r>
      <w:r w:rsidRPr="008E1AE1">
        <w:rPr>
          <w:rFonts w:ascii="Times New Roman" w:hAnsi="Times New Roman" w:cs="Times New Roman"/>
          <w:sz w:val="20"/>
          <w:szCs w:val="20"/>
        </w:rPr>
        <w:t xml:space="preserve"> tests, CNTs play a dual amplification function in both the recognition and transduction activities, serving as carriers for various enzyme tags and for collecting the reaction </w:t>
      </w:r>
      <w:r w:rsidRPr="008E1AE1">
        <w:rPr>
          <w:rFonts w:ascii="Times New Roman" w:hAnsi="Times New Roman" w:cs="Times New Roman"/>
          <w:color w:val="000000" w:themeColor="text1"/>
          <w:sz w:val="20"/>
          <w:szCs w:val="20"/>
        </w:rPr>
        <w:t>product (Fig</w:t>
      </w:r>
      <w:r w:rsidR="00054F61" w:rsidRPr="008E1AE1">
        <w:rPr>
          <w:rFonts w:ascii="Times New Roman" w:hAnsi="Times New Roman" w:cs="Times New Roman"/>
          <w:color w:val="000000" w:themeColor="text1"/>
          <w:sz w:val="20"/>
          <w:szCs w:val="20"/>
        </w:rPr>
        <w:t>.8</w:t>
      </w:r>
      <w:r w:rsidRPr="008E1AE1">
        <w:rPr>
          <w:rFonts w:ascii="Times New Roman" w:hAnsi="Times New Roman" w:cs="Times New Roman"/>
          <w:color w:val="000000" w:themeColor="text1"/>
          <w:sz w:val="20"/>
          <w:szCs w:val="20"/>
        </w:rPr>
        <w:t>).</w:t>
      </w:r>
    </w:p>
    <w:p w14:paraId="6B3227A9" w14:textId="77777777" w:rsidR="00177FC1" w:rsidRPr="008E1AE1" w:rsidRDefault="00177FC1" w:rsidP="008E1AE1">
      <w:pPr>
        <w:spacing w:line="240" w:lineRule="auto"/>
        <w:jc w:val="both"/>
        <w:rPr>
          <w:rFonts w:ascii="Times New Roman" w:hAnsi="Times New Roman" w:cs="Times New Roman"/>
          <w:sz w:val="20"/>
          <w:szCs w:val="20"/>
        </w:rPr>
      </w:pPr>
    </w:p>
    <w:p w14:paraId="5299E510" w14:textId="4BCEF997" w:rsidR="00E27EB4" w:rsidRPr="008E1AE1" w:rsidRDefault="00D103FC" w:rsidP="008E1AE1">
      <w:pPr>
        <w:spacing w:line="240" w:lineRule="auto"/>
        <w:jc w:val="both"/>
        <w:rPr>
          <w:rFonts w:ascii="Times New Roman" w:hAnsi="Times New Roman" w:cs="Times New Roman"/>
          <w:sz w:val="20"/>
          <w:szCs w:val="20"/>
        </w:rPr>
      </w:pPr>
      <w:r w:rsidRPr="008E1AE1">
        <w:rPr>
          <w:rFonts w:ascii="Times New Roman" w:hAnsi="Times New Roman" w:cs="Times New Roman"/>
          <w:noProof/>
          <w:sz w:val="20"/>
          <w:szCs w:val="20"/>
        </w:rPr>
        <mc:AlternateContent>
          <mc:Choice Requires="wpg">
            <w:drawing>
              <wp:inline distT="0" distB="0" distL="0" distR="0" wp14:anchorId="79921E64" wp14:editId="0A03B8A3">
                <wp:extent cx="5819775" cy="3136185"/>
                <wp:effectExtent l="0" t="0" r="0" b="7620"/>
                <wp:docPr id="186849443"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9775" cy="3136185"/>
                          <a:chOff x="0" y="0"/>
                          <a:chExt cx="58197" cy="31362"/>
                        </a:xfrm>
                      </wpg:grpSpPr>
                      <wps:wsp>
                        <wps:cNvPr id="1943025701" name="Rectangle 50"/>
                        <wps:cNvSpPr>
                          <a:spLocks noChangeArrowheads="1"/>
                        </wps:cNvSpPr>
                        <wps:spPr bwMode="auto">
                          <a:xfrm>
                            <a:off x="0" y="27527"/>
                            <a:ext cx="55911" cy="3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764105" w14:textId="641488B3" w:rsidR="00894793" w:rsidRPr="00177FC1" w:rsidRDefault="00054F61" w:rsidP="00894793">
                              <w:pPr>
                                <w:pStyle w:val="NormalWeb"/>
                                <w:spacing w:before="0" w:beforeAutospacing="0" w:after="0" w:afterAutospacing="0"/>
                                <w:rPr>
                                  <w:b/>
                                  <w:bCs/>
                                  <w:sz w:val="20"/>
                                  <w:szCs w:val="20"/>
                                </w:rPr>
                              </w:pPr>
                              <w:r w:rsidRPr="00177FC1">
                                <w:rPr>
                                  <w:b/>
                                  <w:bCs/>
                                  <w:iCs/>
                                  <w:color w:val="000000" w:themeColor="text1"/>
                                  <w:kern w:val="24"/>
                                  <w:sz w:val="20"/>
                                  <w:szCs w:val="20"/>
                                </w:rPr>
                                <w:t>Fig. 8</w:t>
                              </w:r>
                              <w:r w:rsidR="00E27EB4" w:rsidRPr="00177FC1">
                                <w:rPr>
                                  <w:b/>
                                  <w:bCs/>
                                  <w:iCs/>
                                  <w:color w:val="000000" w:themeColor="text1"/>
                                  <w:kern w:val="24"/>
                                  <w:sz w:val="20"/>
                                  <w:szCs w:val="20"/>
                                </w:rPr>
                                <w:t xml:space="preserve"> A)</w:t>
                              </w:r>
                              <w:r w:rsidRPr="00177FC1">
                                <w:rPr>
                                  <w:b/>
                                  <w:bCs/>
                                  <w:iCs/>
                                  <w:color w:val="000000" w:themeColor="text1"/>
                                  <w:kern w:val="24"/>
                                  <w:sz w:val="20"/>
                                  <w:szCs w:val="20"/>
                                </w:rPr>
                                <w:t xml:space="preserve"> </w:t>
                              </w:r>
                              <w:r w:rsidR="00E27EB4" w:rsidRPr="00177FC1">
                                <w:rPr>
                                  <w:b/>
                                  <w:bCs/>
                                  <w:iCs/>
                                  <w:color w:val="000000" w:themeColor="text1"/>
                                  <w:kern w:val="24"/>
                                  <w:sz w:val="20"/>
                                  <w:szCs w:val="20"/>
                                </w:rPr>
                                <w:t xml:space="preserve">Electrochemical DNA sensing and B) </w:t>
                              </w:r>
                              <w:proofErr w:type="spellStart"/>
                              <w:r w:rsidR="00E27EB4" w:rsidRPr="00177FC1">
                                <w:rPr>
                                  <w:b/>
                                  <w:bCs/>
                                  <w:iCs/>
                                  <w:color w:val="000000" w:themeColor="text1"/>
                                  <w:kern w:val="24"/>
                                  <w:sz w:val="20"/>
                                  <w:szCs w:val="20"/>
                                </w:rPr>
                                <w:t>Immunosensing</w:t>
                              </w:r>
                              <w:proofErr w:type="spellEnd"/>
                              <w:r w:rsidR="00E27EB4" w:rsidRPr="00177FC1">
                                <w:rPr>
                                  <w:b/>
                                  <w:bCs/>
                                  <w:iCs/>
                                  <w:color w:val="000000" w:themeColor="text1"/>
                                  <w:kern w:val="24"/>
                                  <w:sz w:val="20"/>
                                  <w:szCs w:val="20"/>
                                </w:rPr>
                                <w:t xml:space="preserve"> using the alkaline phosphatase-functionalized CNTs as the bio catalytic amplifying tags</w:t>
                              </w:r>
                              <w:r w:rsidR="00177FC1" w:rsidRPr="00177FC1">
                                <w:rPr>
                                  <w:b/>
                                  <w:bCs/>
                                  <w:sz w:val="20"/>
                                  <w:szCs w:val="20"/>
                                </w:rPr>
                                <w:t xml:space="preserve">. </w:t>
                              </w:r>
                            </w:p>
                          </w:txbxContent>
                        </wps:txbx>
                        <wps:bodyPr rot="0" vert="horz" wrap="square" lIns="91440" tIns="45720" rIns="91440" bIns="45720" anchor="t" anchorCtr="0" upright="1">
                          <a:spAutoFit/>
                        </wps:bodyPr>
                      </wps:wsp>
                      <pic:pic xmlns:pic="http://schemas.openxmlformats.org/drawingml/2006/picture">
                        <pic:nvPicPr>
                          <pic:cNvPr id="1513016312" name="Picture 20"/>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197" cy="2609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79921E64" id="Group 21" o:spid="_x0000_s1051" style="width:458.25pt;height:246.95pt;mso-position-horizontal-relative:char;mso-position-vertical-relative:line" coordsize="58197,313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">
                <v:rect id="Rectangle 50" o:spid="_x0000_s1052" style="position:absolute;top:27527;width:55911;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" filled="f" stroked="f">
                  <v:textbox style="mso-fit-shape-to-text:t">
                    <w:txbxContent>
                      <w:p w14:paraId="1B764105" w14:textId="641488B3" w:rsidR="00894793" w:rsidRPr="00177FC1" w:rsidRDefault="00054F61" w:rsidP="00894793">
                        <w:pPr>
                          <w:pStyle w:val="NormalWeb"/>
                          <w:spacing w:before="0" w:beforeAutospacing="0" w:after="0" w:afterAutospacing="0"/>
                          <w:rPr>
                            <w:b/>
                            <w:bCs/>
                            <w:sz w:val="20"/>
                            <w:szCs w:val="20"/>
                          </w:rPr>
                        </w:pPr>
                        <w:r w:rsidRPr="00177FC1">
                          <w:rPr>
                            <w:b/>
                            <w:bCs/>
                            <w:iCs/>
                            <w:color w:val="000000" w:themeColor="text1"/>
                            <w:kern w:val="24"/>
                            <w:sz w:val="20"/>
                            <w:szCs w:val="20"/>
                          </w:rPr>
                          <w:t>Fig. 8</w:t>
                        </w:r>
                        <w:r w:rsidR="00E27EB4" w:rsidRPr="00177FC1">
                          <w:rPr>
                            <w:b/>
                            <w:bCs/>
                            <w:iCs/>
                            <w:color w:val="000000" w:themeColor="text1"/>
                            <w:kern w:val="24"/>
                            <w:sz w:val="20"/>
                            <w:szCs w:val="20"/>
                          </w:rPr>
                          <w:t xml:space="preserve"> A)</w:t>
                        </w:r>
                        <w:r w:rsidRPr="00177FC1">
                          <w:rPr>
                            <w:b/>
                            <w:bCs/>
                            <w:iCs/>
                            <w:color w:val="000000" w:themeColor="text1"/>
                            <w:kern w:val="24"/>
                            <w:sz w:val="20"/>
                            <w:szCs w:val="20"/>
                          </w:rPr>
                          <w:t xml:space="preserve"> </w:t>
                        </w:r>
                        <w:r w:rsidR="00E27EB4" w:rsidRPr="00177FC1">
                          <w:rPr>
                            <w:b/>
                            <w:bCs/>
                            <w:iCs/>
                            <w:color w:val="000000" w:themeColor="text1"/>
                            <w:kern w:val="24"/>
                            <w:sz w:val="20"/>
                            <w:szCs w:val="20"/>
                          </w:rPr>
                          <w:t xml:space="preserve">Electrochemical DNA sensing and B) </w:t>
                        </w:r>
                        <w:proofErr w:type="spellStart"/>
                        <w:r w:rsidR="00E27EB4" w:rsidRPr="00177FC1">
                          <w:rPr>
                            <w:b/>
                            <w:bCs/>
                            <w:iCs/>
                            <w:color w:val="000000" w:themeColor="text1"/>
                            <w:kern w:val="24"/>
                            <w:sz w:val="20"/>
                            <w:szCs w:val="20"/>
                          </w:rPr>
                          <w:t>Immunosensing</w:t>
                        </w:r>
                        <w:proofErr w:type="spellEnd"/>
                        <w:r w:rsidR="00E27EB4" w:rsidRPr="00177FC1">
                          <w:rPr>
                            <w:b/>
                            <w:bCs/>
                            <w:iCs/>
                            <w:color w:val="000000" w:themeColor="text1"/>
                            <w:kern w:val="24"/>
                            <w:sz w:val="20"/>
                            <w:szCs w:val="20"/>
                          </w:rPr>
                          <w:t xml:space="preserve"> using the alkaline phosphatase-functionalized CNTs as the bio catalytic amplifying tags</w:t>
                        </w:r>
                        <w:r w:rsidR="00177FC1" w:rsidRPr="00177FC1">
                          <w:rPr>
                            <w:b/>
                            <w:bCs/>
                            <w:sz w:val="20"/>
                            <w:szCs w:val="20"/>
                          </w:rPr>
                          <w:t xml:space="preserve">. </w:t>
                        </w:r>
                      </w:p>
                    </w:txbxContent>
                  </v:textbox>
                </v:rect>
                <v:shape id="Picture 20" o:spid="_x0000_s1053" type="#_x0000_t75" style="position:absolute;width:58197;height:26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">
                  <v:imagedata r:id="rId25" o:title=""/>
                </v:shape>
                <w10:anchorlock/>
              </v:group>
            </w:pict>
          </mc:Fallback>
        </mc:AlternateContent>
      </w:r>
    </w:p>
    <w:p w14:paraId="74F573DF" w14:textId="77777777" w:rsidR="00995C59" w:rsidRPr="008E1AE1" w:rsidRDefault="00995C59" w:rsidP="008E1AE1">
      <w:pPr>
        <w:spacing w:line="240" w:lineRule="auto"/>
        <w:jc w:val="both"/>
        <w:rPr>
          <w:rFonts w:ascii="Times New Roman" w:hAnsi="Times New Roman" w:cs="Times New Roman"/>
          <w:sz w:val="20"/>
          <w:szCs w:val="20"/>
        </w:rPr>
      </w:pPr>
      <w:r w:rsidRPr="008E1AE1">
        <w:rPr>
          <w:rFonts w:ascii="Times New Roman" w:hAnsi="Times New Roman" w:cs="Times New Roman"/>
          <w:sz w:val="20"/>
          <w:szCs w:val="20"/>
        </w:rPr>
        <w:t xml:space="preserve"> Using the enzyme tracer alkaline phosphatase (ALP), these novel support and pre-concentration activities of CNTs are demonstrated. These functions are a reflection of their enormous specific surface area (15). This combining of various CNT-derived amplification methods yields the lowest detection limit for electrical DNA detection that has been recorded to date</w:t>
      </w:r>
      <w:r w:rsidR="001E3692" w:rsidRPr="008E1AE1">
        <w:rPr>
          <w:rFonts w:ascii="Times New Roman" w:hAnsi="Times New Roman" w:cs="Times New Roman"/>
          <w:sz w:val="20"/>
          <w:szCs w:val="20"/>
        </w:rPr>
        <w:fldChar w:fldCharType="begin" w:fldLock="1"/>
      </w:r>
      <w:r w:rsidR="00092742" w:rsidRPr="008E1AE1">
        <w:rPr>
          <w:rFonts w:ascii="Times New Roman" w:hAnsi="Times New Roman" w:cs="Times New Roman"/>
          <w:sz w:val="20"/>
          <w:szCs w:val="20"/>
        </w:rPr>
        <w:instrText>ADDIN CSL_CITATION {"citationItems":[{"id":"ITEM-1","itemData":{"DOI":"10.1021/ja031723w","ISSN":"0002-7863","author":[{"dropping-particle":"","family":"Wang","given":"Joseph","non-dropping-particle":"","parse-names":false,"suffix":""},{"dropping-particle":"","family":"Liu","given":"Guodong","non-dropping-particle":"","parse-names":false,"suffix":""},{"dropping-particle":"","family":"Jan","given":"M Rasul","non-dropping-particle":"","parse-names":false,"suffix":""}],"container-title":"Journal of the American Chemical Society","id":"ITEM-1","issue":"10","issued":{"date-parts":[["2004","3","1"]]},"note":"doi: 10.1021/ja031723w","page":"3010-3011","publisher":"American Chemical Society","title":"Ultrasensitive Electrical Biosensing of Proteins and DNA:  Carbon-Nanotube Derived Amplification of the Recognition and Transduction Events","type":"article-journal","volume":"126"},"uris":["http://www.mendeley.com/documents/?uuid=e52c63a1-85ee-43c1-87a4-cf0473951f3c"]}],"mendeley":{"formattedCitation":"[59]","plainTextFormattedCitation":"[59]","previouslyFormattedCitation":"[59]"},"properties":{"noteIndex":0},"schema":"https://github.com/citation-style-language/schema/raw/master/csl-citation.json"}</w:instrText>
      </w:r>
      <w:r w:rsidR="001E3692" w:rsidRPr="008E1AE1">
        <w:rPr>
          <w:rFonts w:ascii="Times New Roman" w:hAnsi="Times New Roman" w:cs="Times New Roman"/>
          <w:sz w:val="20"/>
          <w:szCs w:val="20"/>
        </w:rPr>
        <w:fldChar w:fldCharType="separate"/>
      </w:r>
      <w:r w:rsidR="00B067BC" w:rsidRPr="008E1AE1">
        <w:rPr>
          <w:rFonts w:ascii="Times New Roman" w:hAnsi="Times New Roman" w:cs="Times New Roman"/>
          <w:noProof/>
          <w:sz w:val="20"/>
          <w:szCs w:val="20"/>
        </w:rPr>
        <w:t>[59]</w:t>
      </w:r>
      <w:r w:rsidR="001E3692" w:rsidRPr="008E1AE1">
        <w:rPr>
          <w:rFonts w:ascii="Times New Roman" w:hAnsi="Times New Roman" w:cs="Times New Roman"/>
          <w:sz w:val="20"/>
          <w:szCs w:val="20"/>
        </w:rPr>
        <w:fldChar w:fldCharType="end"/>
      </w:r>
      <w:r w:rsidR="000E13FD" w:rsidRPr="008E1AE1">
        <w:rPr>
          <w:rFonts w:ascii="Times New Roman" w:hAnsi="Times New Roman" w:cs="Times New Roman"/>
          <w:sz w:val="20"/>
          <w:szCs w:val="20"/>
        </w:rPr>
        <w:t>.</w:t>
      </w:r>
    </w:p>
    <w:p w14:paraId="076B22C8" w14:textId="77777777" w:rsidR="0041759B" w:rsidRPr="008E1AE1" w:rsidRDefault="000E13FD" w:rsidP="008E1AE1">
      <w:pPr>
        <w:spacing w:line="240" w:lineRule="auto"/>
        <w:jc w:val="both"/>
        <w:rPr>
          <w:rFonts w:ascii="Times New Roman" w:hAnsi="Times New Roman" w:cs="Times New Roman"/>
          <w:b/>
          <w:sz w:val="20"/>
          <w:szCs w:val="20"/>
        </w:rPr>
      </w:pPr>
      <w:r w:rsidRPr="008E1AE1">
        <w:rPr>
          <w:rFonts w:ascii="Times New Roman" w:hAnsi="Times New Roman" w:cs="Times New Roman"/>
          <w:sz w:val="20"/>
          <w:szCs w:val="20"/>
        </w:rPr>
        <w:t xml:space="preserve"> As carriers for numerous enzyme</w:t>
      </w:r>
      <w:r w:rsidR="008D25AF" w:rsidRPr="008E1AE1">
        <w:rPr>
          <w:rFonts w:ascii="Times New Roman" w:hAnsi="Times New Roman" w:cs="Times New Roman"/>
          <w:sz w:val="20"/>
          <w:szCs w:val="20"/>
        </w:rPr>
        <w:t xml:space="preserve"> tags and for accumulating the α</w:t>
      </w:r>
      <w:r w:rsidRPr="008E1AE1">
        <w:rPr>
          <w:rFonts w:ascii="Times New Roman" w:hAnsi="Times New Roman" w:cs="Times New Roman"/>
          <w:sz w:val="20"/>
          <w:szCs w:val="20"/>
        </w:rPr>
        <w:t xml:space="preserve">-naphthol product of the enzymatic reaction, CNT played a dual amplification role in both the recognition and transduction events in these procedures. The estimated coverage for each CNT (i.e., binding event) was 9600 enzyme molecules. With the ability to detect DNA and proteins down to 1.3 and 160 </w:t>
      </w:r>
      <w:proofErr w:type="spellStart"/>
      <w:r w:rsidRPr="008E1AE1">
        <w:rPr>
          <w:rFonts w:ascii="Times New Roman" w:hAnsi="Times New Roman" w:cs="Times New Roman"/>
          <w:sz w:val="20"/>
          <w:szCs w:val="20"/>
        </w:rPr>
        <w:t>zm</w:t>
      </w:r>
      <w:r w:rsidR="001E3692" w:rsidRPr="008E1AE1">
        <w:rPr>
          <w:rFonts w:ascii="Times New Roman" w:hAnsi="Times New Roman" w:cs="Times New Roman"/>
          <w:sz w:val="20"/>
          <w:szCs w:val="20"/>
        </w:rPr>
        <w:t>ol</w:t>
      </w:r>
      <w:proofErr w:type="spellEnd"/>
      <w:r w:rsidR="001E3692" w:rsidRPr="008E1AE1">
        <w:rPr>
          <w:rFonts w:ascii="Times New Roman" w:hAnsi="Times New Roman" w:cs="Times New Roman"/>
          <w:sz w:val="20"/>
          <w:szCs w:val="20"/>
        </w:rPr>
        <w:t>, respectively, in 25- to 50μ</w:t>
      </w:r>
      <w:r w:rsidRPr="008E1AE1">
        <w:rPr>
          <w:rFonts w:ascii="Times New Roman" w:hAnsi="Times New Roman" w:cs="Times New Roman"/>
          <w:sz w:val="20"/>
          <w:szCs w:val="20"/>
        </w:rPr>
        <w:t>L samples, this CNT-derived double-step amplification pathway (of both the recognition and transduction events) shows great promise for PCR-free DNA analysis</w:t>
      </w:r>
      <w:r w:rsidRPr="008E1AE1">
        <w:rPr>
          <w:rFonts w:ascii="Times New Roman" w:hAnsi="Times New Roman" w:cs="Times New Roman"/>
          <w:b/>
          <w:sz w:val="20"/>
          <w:szCs w:val="20"/>
        </w:rPr>
        <w:t xml:space="preserve">.  </w:t>
      </w:r>
      <w:r w:rsidRPr="008E1AE1">
        <w:rPr>
          <w:rFonts w:ascii="Times New Roman" w:hAnsi="Times New Roman" w:cs="Times New Roman"/>
          <w:b/>
          <w:sz w:val="20"/>
          <w:szCs w:val="20"/>
        </w:rPr>
        <w:cr/>
      </w:r>
    </w:p>
    <w:p w14:paraId="3422145F" w14:textId="77777777" w:rsidR="00092742" w:rsidRPr="008E1AE1" w:rsidRDefault="00092742" w:rsidP="008E1AE1">
      <w:pPr>
        <w:spacing w:line="240" w:lineRule="auto"/>
        <w:jc w:val="both"/>
        <w:rPr>
          <w:rFonts w:ascii="Times New Roman" w:hAnsi="Times New Roman" w:cs="Times New Roman"/>
          <w:b/>
          <w:color w:val="212121"/>
          <w:sz w:val="20"/>
          <w:szCs w:val="20"/>
          <w:shd w:val="clear" w:color="auto" w:fill="FFFFFF"/>
        </w:rPr>
      </w:pPr>
      <w:r w:rsidRPr="008E1AE1">
        <w:rPr>
          <w:rFonts w:ascii="Times New Roman" w:hAnsi="Times New Roman" w:cs="Times New Roman"/>
          <w:b/>
          <w:color w:val="212121"/>
          <w:sz w:val="20"/>
          <w:szCs w:val="20"/>
          <w:shd w:val="clear" w:color="auto" w:fill="FFFFFF"/>
        </w:rPr>
        <w:t>Immunosensors</w:t>
      </w:r>
    </w:p>
    <w:p w14:paraId="1A743F74" w14:textId="77777777" w:rsidR="00E30004" w:rsidRPr="008E1AE1" w:rsidRDefault="00092742" w:rsidP="008E1AE1">
      <w:pPr>
        <w:spacing w:line="240" w:lineRule="auto"/>
        <w:jc w:val="both"/>
        <w:rPr>
          <w:rFonts w:ascii="Times New Roman" w:hAnsi="Times New Roman" w:cs="Times New Roman"/>
          <w:color w:val="212121"/>
          <w:sz w:val="20"/>
          <w:szCs w:val="20"/>
          <w:vertAlign w:val="superscript"/>
        </w:rPr>
      </w:pPr>
      <w:r w:rsidRPr="008E1AE1">
        <w:rPr>
          <w:rFonts w:ascii="Times New Roman" w:hAnsi="Times New Roman" w:cs="Times New Roman"/>
          <w:color w:val="212121"/>
          <w:sz w:val="20"/>
          <w:szCs w:val="20"/>
          <w:shd w:val="clear" w:color="auto" w:fill="FFFFFF"/>
        </w:rPr>
        <w:t xml:space="preserve">J.F </w:t>
      </w:r>
      <w:proofErr w:type="spellStart"/>
      <w:r w:rsidRPr="008E1AE1">
        <w:rPr>
          <w:rFonts w:ascii="Times New Roman" w:hAnsi="Times New Roman" w:cs="Times New Roman"/>
          <w:color w:val="212121"/>
          <w:sz w:val="20"/>
          <w:szCs w:val="20"/>
          <w:shd w:val="clear" w:color="auto" w:fill="FFFFFF"/>
        </w:rPr>
        <w:t>Russling</w:t>
      </w:r>
      <w:proofErr w:type="spellEnd"/>
      <w:r w:rsidRPr="008E1AE1">
        <w:rPr>
          <w:rFonts w:ascii="Times New Roman" w:hAnsi="Times New Roman" w:cs="Times New Roman"/>
          <w:color w:val="212121"/>
          <w:sz w:val="20"/>
          <w:szCs w:val="20"/>
          <w:shd w:val="clear" w:color="auto" w:fill="FFFFFF"/>
        </w:rPr>
        <w:t xml:space="preserve"> </w:t>
      </w:r>
      <w:proofErr w:type="spellStart"/>
      <w:r w:rsidRPr="008E1AE1">
        <w:rPr>
          <w:rFonts w:ascii="Times New Roman" w:hAnsi="Times New Roman" w:cs="Times New Roman"/>
          <w:color w:val="212121"/>
          <w:sz w:val="20"/>
          <w:szCs w:val="20"/>
          <w:shd w:val="clear" w:color="auto" w:fill="FFFFFF"/>
        </w:rPr>
        <w:t>etal</w:t>
      </w:r>
      <w:proofErr w:type="spellEnd"/>
      <w:r w:rsidRPr="008E1AE1">
        <w:rPr>
          <w:rFonts w:ascii="Times New Roman" w:hAnsi="Times New Roman" w:cs="Times New Roman"/>
          <w:color w:val="212121"/>
          <w:sz w:val="20"/>
          <w:szCs w:val="20"/>
          <w:shd w:val="clear" w:color="auto" w:fill="FFFFFF"/>
        </w:rPr>
        <w:t>. recently fabricated multi-label CNT bioconjugates for electrochemical immunosensors. CNTs were covalently conjugated to secondary antibodies (Ab</w:t>
      </w:r>
      <w:r w:rsidRPr="008E1AE1">
        <w:rPr>
          <w:rFonts w:ascii="Times New Roman" w:hAnsi="Times New Roman" w:cs="Times New Roman"/>
          <w:color w:val="212121"/>
          <w:sz w:val="20"/>
          <w:szCs w:val="20"/>
          <w:shd w:val="clear" w:color="auto" w:fill="FFFFFF"/>
          <w:vertAlign w:val="subscript"/>
        </w:rPr>
        <w:t>2</w:t>
      </w:r>
      <w:r w:rsidRPr="008E1AE1">
        <w:rPr>
          <w:rFonts w:ascii="Times New Roman" w:hAnsi="Times New Roman" w:cs="Times New Roman"/>
          <w:color w:val="212121"/>
          <w:sz w:val="20"/>
          <w:szCs w:val="20"/>
          <w:shd w:val="clear" w:color="auto" w:fill="FFFFFF"/>
        </w:rPr>
        <w:t>) for prostate specific antigen (PSA) along with multiple horseradish peroxidase (HRP) labels.</w:t>
      </w:r>
      <w:r w:rsidRPr="008E1AE1">
        <w:rPr>
          <w:rFonts w:ascii="Times New Roman" w:hAnsi="Times New Roman" w:cs="Times New Roman"/>
          <w:color w:val="212121"/>
          <w:sz w:val="20"/>
          <w:szCs w:val="20"/>
          <w:shd w:val="clear" w:color="auto" w:fill="FFFFFF"/>
        </w:rPr>
        <w:fldChar w:fldCharType="begin" w:fldLock="1"/>
      </w:r>
      <w:r w:rsidR="00561713" w:rsidRPr="008E1AE1">
        <w:rPr>
          <w:rFonts w:ascii="Times New Roman" w:hAnsi="Times New Roman" w:cs="Times New Roman"/>
          <w:color w:val="212121"/>
          <w:sz w:val="20"/>
          <w:szCs w:val="20"/>
          <w:shd w:val="clear" w:color="auto" w:fill="FFFFFF"/>
        </w:rPr>
        <w:instrText>ADDIN CSL_CITATION {"citationItems":[{"id":"ITEM-1","itemData":{"ISSN":"0002-7863","author":[{"dropping-particle":"","family":"Yu","given":"Xin","non-dropping-particle":"","parse-names":false,"suffix":""},{"dropping-particle":"","family":"Munge","given":"Bernard","non-dropping-particle":"","parse-names":false,"suffix":""},{"dropping-particle":"","family":"Patel","given":"Vyomesh","non-dropping-particle":"","parse-names":false,"suffix":""},{"dropping-particle":"","family":"Jensen","given":"Gary","non-dropping-particle":"","parse-names":false,"suffix":""},{"dropping-particle":"","family":"Bhirde","given":"Ashwin","non-dropping-particle":"","parse-names":false,"suffix":""},{"dropping-particle":"","family":"Gong","given":"Joseph D","non-dropping-particle":"","parse-names":false,"suffix":""},{"dropping-particle":"","family":"Kim","given":"Sang N","non-dropping-particle":"","parse-names":false,"suffix":""},{"dropping-particle":"","family":"Gillespie","given":"John","non-dropping-particle":"","parse-names":false,"suffix":""},{"dropping-particle":"","family":"Gutkind","given":"J Silvio","non-dropping-particle":"","parse-names":false,"suffix":""},{"dropping-particle":"","family":"Papadimitrakopoulos","given":"Fotios","non-dropping-particle":"","parse-names":false,"suffix":""}],"container-title":"Journal of the American Chemical Society","id":"ITEM-1","issue":"34","issued":{"date-parts":[["2006"]]},"page":"11199-11205","publisher":"ACS Publications","title":"Carbon nanotube amplification strategies for highly sensitive immunodetection of cancer biomarkers","type":"article-journal","volume":"128"},"uris":["http://www.mendeley.com/documents/?uuid=1a1bb0d5-58c2-4f73-8280-425a3fb97124"]}],"mendeley":{"formattedCitation":"[60]","plainTextFormattedCitation":"[60]","previouslyFormattedCitation":"[60]"},"properties":{"noteIndex":0},"schema":"https://github.com/citation-style-language/schema/raw/master/csl-citation.json"}</w:instrText>
      </w:r>
      <w:r w:rsidRPr="008E1AE1">
        <w:rPr>
          <w:rFonts w:ascii="Times New Roman" w:hAnsi="Times New Roman" w:cs="Times New Roman"/>
          <w:color w:val="212121"/>
          <w:sz w:val="20"/>
          <w:szCs w:val="20"/>
          <w:shd w:val="clear" w:color="auto" w:fill="FFFFFF"/>
        </w:rPr>
        <w:fldChar w:fldCharType="separate"/>
      </w:r>
      <w:r w:rsidRPr="008E1AE1">
        <w:rPr>
          <w:rFonts w:ascii="Times New Roman" w:hAnsi="Times New Roman" w:cs="Times New Roman"/>
          <w:noProof/>
          <w:color w:val="212121"/>
          <w:sz w:val="20"/>
          <w:szCs w:val="20"/>
          <w:shd w:val="clear" w:color="auto" w:fill="FFFFFF"/>
        </w:rPr>
        <w:t>[60]</w:t>
      </w:r>
      <w:r w:rsidRPr="008E1AE1">
        <w:rPr>
          <w:rFonts w:ascii="Times New Roman" w:hAnsi="Times New Roman" w:cs="Times New Roman"/>
          <w:color w:val="212121"/>
          <w:sz w:val="20"/>
          <w:szCs w:val="20"/>
          <w:shd w:val="clear" w:color="auto" w:fill="FFFFFF"/>
        </w:rPr>
        <w:fldChar w:fldCharType="end"/>
      </w:r>
      <w:r w:rsidRPr="008E1AE1">
        <w:rPr>
          <w:rFonts w:ascii="Times New Roman" w:hAnsi="Times New Roman" w:cs="Times New Roman"/>
          <w:color w:val="212121"/>
          <w:sz w:val="20"/>
          <w:szCs w:val="20"/>
          <w:vertAlign w:val="superscript"/>
        </w:rPr>
        <w:t>.</w:t>
      </w:r>
    </w:p>
    <w:p w14:paraId="78B30ECB" w14:textId="66C8AC7C" w:rsidR="00E30004" w:rsidRPr="008E1AE1" w:rsidRDefault="00D103FC" w:rsidP="008E1AE1">
      <w:pPr>
        <w:spacing w:line="240" w:lineRule="auto"/>
        <w:jc w:val="both"/>
        <w:rPr>
          <w:rFonts w:ascii="Times New Roman" w:hAnsi="Times New Roman" w:cs="Times New Roman"/>
          <w:color w:val="212121"/>
          <w:sz w:val="20"/>
          <w:szCs w:val="20"/>
          <w:vertAlign w:val="superscript"/>
        </w:rPr>
      </w:pPr>
      <w:r w:rsidRPr="008E1AE1">
        <w:rPr>
          <w:rFonts w:ascii="Times New Roman" w:hAnsi="Times New Roman" w:cs="Times New Roman"/>
          <w:noProof/>
          <w:color w:val="212121"/>
          <w:sz w:val="20"/>
          <w:szCs w:val="20"/>
          <w:vertAlign w:val="superscript"/>
        </w:rPr>
        <w:lastRenderedPageBreak/>
        <mc:AlternateContent>
          <mc:Choice Requires="wpg">
            <w:drawing>
              <wp:inline distT="0" distB="0" distL="0" distR="0" wp14:anchorId="4E1DF4FC" wp14:editId="1E4561E1">
                <wp:extent cx="5514975" cy="3974342"/>
                <wp:effectExtent l="0" t="0" r="0" b="7620"/>
                <wp:docPr id="1074418252"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14975" cy="3974342"/>
                          <a:chOff x="0" y="0"/>
                          <a:chExt cx="55149" cy="39743"/>
                        </a:xfrm>
                      </wpg:grpSpPr>
                      <wps:wsp>
                        <wps:cNvPr id="1879885061" name="Rectangle 50"/>
                        <wps:cNvSpPr>
                          <a:spLocks noChangeArrowheads="1"/>
                        </wps:cNvSpPr>
                        <wps:spPr bwMode="auto">
                          <a:xfrm>
                            <a:off x="1143" y="35908"/>
                            <a:ext cx="54006" cy="3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AB588" w14:textId="77777777" w:rsidR="00E30004" w:rsidRPr="00177FC1" w:rsidRDefault="00054F61" w:rsidP="00E30004">
                              <w:pPr>
                                <w:pStyle w:val="NormalWeb"/>
                                <w:spacing w:before="0" w:beforeAutospacing="0" w:after="0" w:afterAutospacing="0"/>
                                <w:rPr>
                                  <w:b/>
                                  <w:bCs/>
                                  <w:sz w:val="20"/>
                                  <w:szCs w:val="20"/>
                                </w:rPr>
                              </w:pPr>
                              <w:r w:rsidRPr="00177FC1">
                                <w:rPr>
                                  <w:b/>
                                  <w:bCs/>
                                  <w:iCs/>
                                  <w:color w:val="000000" w:themeColor="text1"/>
                                  <w:kern w:val="24"/>
                                  <w:sz w:val="20"/>
                                  <w:szCs w:val="20"/>
                                </w:rPr>
                                <w:t>Fig. 9</w:t>
                              </w:r>
                              <w:r w:rsidR="00E30004" w:rsidRPr="00177FC1">
                                <w:rPr>
                                  <w:b/>
                                  <w:bCs/>
                                  <w:iCs/>
                                  <w:color w:val="000000" w:themeColor="text1"/>
                                  <w:kern w:val="24"/>
                                  <w:sz w:val="20"/>
                                  <w:szCs w:val="20"/>
                                </w:rPr>
                                <w:t xml:space="preserve"> Schematic of </w:t>
                              </w:r>
                              <w:r w:rsidR="00E30004" w:rsidRPr="00177FC1">
                                <w:rPr>
                                  <w:b/>
                                  <w:bCs/>
                                  <w:sz w:val="20"/>
                                  <w:szCs w:val="20"/>
                                </w:rPr>
                                <w:t>Immunosensor after treating with HRP-CNT-Ab</w:t>
                              </w:r>
                              <w:r w:rsidR="00E30004" w:rsidRPr="00177FC1">
                                <w:rPr>
                                  <w:b/>
                                  <w:bCs/>
                                  <w:sz w:val="20"/>
                                  <w:szCs w:val="20"/>
                                  <w:vertAlign w:val="subscript"/>
                                </w:rPr>
                                <w:t>2</w:t>
                              </w:r>
                              <w:r w:rsidR="00E30004" w:rsidRPr="00177FC1">
                                <w:rPr>
                                  <w:b/>
                                  <w:bCs/>
                                  <w:sz w:val="20"/>
                                  <w:szCs w:val="20"/>
                                </w:rPr>
                                <w:t> to obtain amplification. </w:t>
                              </w:r>
                            </w:p>
                            <w:p w14:paraId="549313C6" w14:textId="77777777" w:rsidR="00E30004" w:rsidRPr="00177FC1" w:rsidRDefault="00E30004" w:rsidP="00E30004">
                              <w:pPr>
                                <w:pStyle w:val="NormalWeb"/>
                                <w:spacing w:before="0" w:beforeAutospacing="0" w:after="0" w:afterAutospacing="0"/>
                                <w:rPr>
                                  <w:b/>
                                  <w:bCs/>
                                  <w:sz w:val="20"/>
                                  <w:szCs w:val="20"/>
                                </w:rPr>
                              </w:pPr>
                            </w:p>
                          </w:txbxContent>
                        </wps:txbx>
                        <wps:bodyPr rot="0" vert="horz" wrap="square" lIns="91440" tIns="45720" rIns="91440" bIns="45720" anchor="t" anchorCtr="0" upright="1">
                          <a:spAutoFit/>
                        </wps:bodyPr>
                      </wps:wsp>
                      <pic:pic xmlns:pic="http://schemas.openxmlformats.org/drawingml/2006/picture">
                        <pic:nvPicPr>
                          <pic:cNvPr id="2129271564" name="Picture 34"/>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006" cy="3600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E1DF4FC" id="Group 36" o:spid="_x0000_s1054" style="width:434.25pt;height:312.95pt;mso-position-horizontal-relative:char;mso-position-vertical-relative:line" coordsize="55149,39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">
                <v:rect id="Rectangle 50" o:spid="_x0000_s1055" style="position:absolute;left:1143;top:35908;width:54006;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" filled="f" stroked="f">
                  <v:textbox style="mso-fit-shape-to-text:t">
                    <w:txbxContent>
                      <w:p w14:paraId="4E7AB588" w14:textId="77777777" w:rsidR="00E30004" w:rsidRPr="00177FC1" w:rsidRDefault="00054F61" w:rsidP="00E30004">
                        <w:pPr>
                          <w:pStyle w:val="NormalWeb"/>
                          <w:spacing w:before="0" w:beforeAutospacing="0" w:after="0" w:afterAutospacing="0"/>
                          <w:rPr>
                            <w:b/>
                            <w:bCs/>
                            <w:sz w:val="20"/>
                            <w:szCs w:val="20"/>
                          </w:rPr>
                        </w:pPr>
                        <w:r w:rsidRPr="00177FC1">
                          <w:rPr>
                            <w:b/>
                            <w:bCs/>
                            <w:iCs/>
                            <w:color w:val="000000" w:themeColor="text1"/>
                            <w:kern w:val="24"/>
                            <w:sz w:val="20"/>
                            <w:szCs w:val="20"/>
                          </w:rPr>
                          <w:t>Fig. 9</w:t>
                        </w:r>
                        <w:r w:rsidR="00E30004" w:rsidRPr="00177FC1">
                          <w:rPr>
                            <w:b/>
                            <w:bCs/>
                            <w:iCs/>
                            <w:color w:val="000000" w:themeColor="text1"/>
                            <w:kern w:val="24"/>
                            <w:sz w:val="20"/>
                            <w:szCs w:val="20"/>
                          </w:rPr>
                          <w:t xml:space="preserve"> Schematic of </w:t>
                        </w:r>
                        <w:r w:rsidR="00E30004" w:rsidRPr="00177FC1">
                          <w:rPr>
                            <w:b/>
                            <w:bCs/>
                            <w:sz w:val="20"/>
                            <w:szCs w:val="20"/>
                          </w:rPr>
                          <w:t>Immunosensor after treating with HRP-CNT-Ab</w:t>
                        </w:r>
                        <w:r w:rsidR="00E30004" w:rsidRPr="00177FC1">
                          <w:rPr>
                            <w:b/>
                            <w:bCs/>
                            <w:sz w:val="20"/>
                            <w:szCs w:val="20"/>
                            <w:vertAlign w:val="subscript"/>
                          </w:rPr>
                          <w:t>2</w:t>
                        </w:r>
                        <w:r w:rsidR="00E30004" w:rsidRPr="00177FC1">
                          <w:rPr>
                            <w:b/>
                            <w:bCs/>
                            <w:sz w:val="20"/>
                            <w:szCs w:val="20"/>
                          </w:rPr>
                          <w:t> to obtain amplification. </w:t>
                        </w:r>
                      </w:p>
                      <w:p w14:paraId="549313C6" w14:textId="77777777" w:rsidR="00E30004" w:rsidRPr="00177FC1" w:rsidRDefault="00E30004" w:rsidP="00E30004">
                        <w:pPr>
                          <w:pStyle w:val="NormalWeb"/>
                          <w:spacing w:before="0" w:beforeAutospacing="0" w:after="0" w:afterAutospacing="0"/>
                          <w:rPr>
                            <w:b/>
                            <w:bCs/>
                            <w:sz w:val="20"/>
                            <w:szCs w:val="20"/>
                          </w:rPr>
                        </w:pPr>
                      </w:p>
                    </w:txbxContent>
                  </v:textbox>
                </v:rect>
                <v:shape id="Picture 34" o:spid="_x0000_s1056" type="#_x0000_t75" style="position:absolute;width:52006;height:36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">
                  <v:imagedata r:id="rId27" o:title=""/>
                </v:shape>
                <w10:anchorlock/>
              </v:group>
            </w:pict>
          </mc:Fallback>
        </mc:AlternateContent>
      </w:r>
    </w:p>
    <w:p w14:paraId="084B70CB" w14:textId="77777777" w:rsidR="00092742" w:rsidRPr="008E1AE1" w:rsidRDefault="00092742" w:rsidP="008E1AE1">
      <w:pPr>
        <w:spacing w:line="240" w:lineRule="auto"/>
        <w:jc w:val="both"/>
        <w:rPr>
          <w:rFonts w:ascii="Times New Roman" w:hAnsi="Times New Roman" w:cs="Times New Roman"/>
          <w:sz w:val="20"/>
          <w:szCs w:val="20"/>
        </w:rPr>
      </w:pPr>
      <w:r w:rsidRPr="008E1AE1">
        <w:rPr>
          <w:rFonts w:ascii="Times New Roman" w:hAnsi="Times New Roman" w:cs="Times New Roman"/>
          <w:color w:val="212121"/>
          <w:sz w:val="20"/>
          <w:szCs w:val="20"/>
          <w:shd w:val="clear" w:color="auto" w:fill="FFFFFF"/>
        </w:rPr>
        <w:t>These Ab</w:t>
      </w:r>
      <w:r w:rsidRPr="008E1AE1">
        <w:rPr>
          <w:rFonts w:ascii="Times New Roman" w:hAnsi="Times New Roman" w:cs="Times New Roman"/>
          <w:color w:val="212121"/>
          <w:sz w:val="20"/>
          <w:szCs w:val="20"/>
          <w:shd w:val="clear" w:color="auto" w:fill="FFFFFF"/>
          <w:vertAlign w:val="subscript"/>
        </w:rPr>
        <w:t>2</w:t>
      </w:r>
      <w:r w:rsidRPr="008E1AE1">
        <w:rPr>
          <w:rFonts w:ascii="Times New Roman" w:hAnsi="Times New Roman" w:cs="Times New Roman"/>
          <w:color w:val="212121"/>
          <w:sz w:val="20"/>
          <w:szCs w:val="20"/>
          <w:shd w:val="clear" w:color="auto" w:fill="FFFFFF"/>
        </w:rPr>
        <w:t>-CNT-HRP nanoparticles were used with single-wall carbon nanotube (SWNT) forest platforms</w:t>
      </w:r>
      <w:r w:rsidR="00561713" w:rsidRPr="008E1AE1">
        <w:rPr>
          <w:rFonts w:ascii="Times New Roman" w:hAnsi="Times New Roman" w:cs="Times New Roman"/>
          <w:color w:val="212121"/>
          <w:sz w:val="20"/>
          <w:szCs w:val="20"/>
          <w:shd w:val="clear" w:color="auto" w:fill="FFFFFF"/>
        </w:rPr>
        <w:t xml:space="preserve"> </w:t>
      </w:r>
      <w:r w:rsidR="00561713" w:rsidRPr="008E1AE1">
        <w:rPr>
          <w:rFonts w:ascii="Times New Roman" w:hAnsi="Times New Roman" w:cs="Times New Roman"/>
          <w:color w:val="212121"/>
          <w:sz w:val="20"/>
          <w:szCs w:val="20"/>
          <w:shd w:val="clear" w:color="auto" w:fill="FFFFFF"/>
        </w:rPr>
        <w:fldChar w:fldCharType="begin" w:fldLock="1"/>
      </w:r>
      <w:r w:rsidR="0025507E" w:rsidRPr="008E1AE1">
        <w:rPr>
          <w:rFonts w:ascii="Times New Roman" w:hAnsi="Times New Roman" w:cs="Times New Roman"/>
          <w:color w:val="212121"/>
          <w:sz w:val="20"/>
          <w:szCs w:val="20"/>
          <w:shd w:val="clear" w:color="auto" w:fill="FFFFFF"/>
        </w:rPr>
        <w:instrText>ADDIN CSL_CITATION {"citationItems":[{"id":"ITEM-1","itemData":{"DOI":"10.1021/ja0160243","ISSN":"0002-7863","author":[{"dropping-particle":"","family":"Chattopadhyay","given":"Debjit","non-dropping-particle":"","parse-names":false,"suffix":""},{"dropping-particle":"","family":"Galeska","given":"Izabela","non-dropping-particle":"","parse-names":false,"suffix":""},{"dropping-particle":"","family":"Papadimitrakopoulos","given":"Fotios","non-dropping-particle":"","parse-names":false,"suffix":""}],"container-title":"Journal of the American Chemical Society","id":"ITEM-1","issue":"38","issued":{"date-parts":[["2001","9","1"]]},"note":"doi: 10.1021/ja0160243","page":"9451-9452","publisher":"American Chemical Society","title":"Metal-Assisted Organization of Shortened Carbon Nanotubes in Monolayer and Multilayer Forest Assemblies","type":"article-journal","volume":"123"},"uris":["http://www.mendeley.com/documents/?uuid=075ca9e2-439f-46ad-95c5-5d54d852f3b3"]}],"mendeley":{"formattedCitation":"[55]","plainTextFormattedCitation":"[55]","previouslyFormattedCitation":"[55]"},"properties":{"noteIndex":0},"schema":"https://github.com/citation-style-language/schema/raw/master/csl-citation.json"}</w:instrText>
      </w:r>
      <w:r w:rsidR="00561713" w:rsidRPr="008E1AE1">
        <w:rPr>
          <w:rFonts w:ascii="Times New Roman" w:hAnsi="Times New Roman" w:cs="Times New Roman"/>
          <w:color w:val="212121"/>
          <w:sz w:val="20"/>
          <w:szCs w:val="20"/>
          <w:shd w:val="clear" w:color="auto" w:fill="FFFFFF"/>
        </w:rPr>
        <w:fldChar w:fldCharType="separate"/>
      </w:r>
      <w:r w:rsidR="00561713" w:rsidRPr="008E1AE1">
        <w:rPr>
          <w:rFonts w:ascii="Times New Roman" w:hAnsi="Times New Roman" w:cs="Times New Roman"/>
          <w:noProof/>
          <w:color w:val="212121"/>
          <w:sz w:val="20"/>
          <w:szCs w:val="20"/>
          <w:shd w:val="clear" w:color="auto" w:fill="FFFFFF"/>
        </w:rPr>
        <w:t>[55]</w:t>
      </w:r>
      <w:r w:rsidR="00561713" w:rsidRPr="008E1AE1">
        <w:rPr>
          <w:rFonts w:ascii="Times New Roman" w:hAnsi="Times New Roman" w:cs="Times New Roman"/>
          <w:color w:val="212121"/>
          <w:sz w:val="20"/>
          <w:szCs w:val="20"/>
          <w:shd w:val="clear" w:color="auto" w:fill="FFFFFF"/>
        </w:rPr>
        <w:fldChar w:fldCharType="end"/>
      </w:r>
      <w:r w:rsidR="00561713" w:rsidRPr="008E1AE1">
        <w:rPr>
          <w:rFonts w:ascii="Times New Roman" w:hAnsi="Times New Roman" w:cs="Times New Roman"/>
          <w:color w:val="212121"/>
          <w:sz w:val="20"/>
          <w:szCs w:val="20"/>
          <w:vertAlign w:val="superscript"/>
        </w:rPr>
        <w:t xml:space="preserve"> </w:t>
      </w:r>
      <w:r w:rsidRPr="008E1AE1">
        <w:rPr>
          <w:rFonts w:ascii="Times New Roman" w:hAnsi="Times New Roman" w:cs="Times New Roman"/>
          <w:color w:val="212121"/>
          <w:sz w:val="20"/>
          <w:szCs w:val="20"/>
          <w:shd w:val="clear" w:color="auto" w:fill="FFFFFF"/>
        </w:rPr>
        <w:t xml:space="preserve">in sandwich immunoassays for prostate cancer biomarker PSA in human serum and tissue lysates </w:t>
      </w:r>
      <w:r w:rsidRPr="008E1AE1">
        <w:rPr>
          <w:rFonts w:ascii="Times New Roman" w:hAnsi="Times New Roman" w:cs="Times New Roman"/>
          <w:color w:val="000000" w:themeColor="text1"/>
          <w:sz w:val="20"/>
          <w:szCs w:val="20"/>
          <w:shd w:val="clear" w:color="auto" w:fill="FFFFFF"/>
        </w:rPr>
        <w:t>(</w:t>
      </w:r>
      <w:r w:rsidR="00054F61" w:rsidRPr="008E1AE1">
        <w:rPr>
          <w:rFonts w:ascii="Times New Roman" w:hAnsi="Times New Roman" w:cs="Times New Roman"/>
          <w:color w:val="000000" w:themeColor="text1"/>
          <w:sz w:val="20"/>
          <w:szCs w:val="20"/>
          <w:shd w:val="clear" w:color="auto" w:fill="FFFFFF"/>
        </w:rPr>
        <w:t>Fig 9</w:t>
      </w:r>
      <w:r w:rsidRPr="008E1AE1">
        <w:rPr>
          <w:rFonts w:ascii="Times New Roman" w:hAnsi="Times New Roman" w:cs="Times New Roman"/>
          <w:color w:val="000000" w:themeColor="text1"/>
          <w:sz w:val="20"/>
          <w:szCs w:val="20"/>
          <w:shd w:val="clear" w:color="auto" w:fill="FFFFFF"/>
        </w:rPr>
        <w:t>).</w:t>
      </w:r>
      <w:r w:rsidRPr="008E1AE1">
        <w:rPr>
          <w:rFonts w:ascii="Times New Roman" w:hAnsi="Times New Roman" w:cs="Times New Roman"/>
          <w:color w:val="212121"/>
          <w:sz w:val="20"/>
          <w:szCs w:val="20"/>
          <w:shd w:val="clear" w:color="auto" w:fill="FFFFFF"/>
        </w:rPr>
        <w:t xml:space="preserve"> Capture antibodies (Ab</w:t>
      </w:r>
      <w:r w:rsidRPr="008E1AE1">
        <w:rPr>
          <w:rFonts w:ascii="Times New Roman" w:hAnsi="Times New Roman" w:cs="Times New Roman"/>
          <w:color w:val="212121"/>
          <w:sz w:val="20"/>
          <w:szCs w:val="20"/>
          <w:shd w:val="clear" w:color="auto" w:fill="FFFFFF"/>
          <w:vertAlign w:val="subscript"/>
        </w:rPr>
        <w:t>1</w:t>
      </w:r>
      <w:r w:rsidRPr="008E1AE1">
        <w:rPr>
          <w:rFonts w:ascii="Times New Roman" w:hAnsi="Times New Roman" w:cs="Times New Roman"/>
          <w:color w:val="212121"/>
          <w:sz w:val="20"/>
          <w:szCs w:val="20"/>
          <w:shd w:val="clear" w:color="auto" w:fill="FFFFFF"/>
        </w:rPr>
        <w:t>) were attached to the SWNT forests to bind PSA in the sample. The Ab</w:t>
      </w:r>
      <w:r w:rsidRPr="008E1AE1">
        <w:rPr>
          <w:rFonts w:ascii="Times New Roman" w:hAnsi="Times New Roman" w:cs="Times New Roman"/>
          <w:color w:val="212121"/>
          <w:sz w:val="20"/>
          <w:szCs w:val="20"/>
          <w:shd w:val="clear" w:color="auto" w:fill="FFFFFF"/>
          <w:vertAlign w:val="subscript"/>
        </w:rPr>
        <w:t>2</w:t>
      </w:r>
      <w:r w:rsidRPr="008E1AE1">
        <w:rPr>
          <w:rFonts w:ascii="Times New Roman" w:hAnsi="Times New Roman" w:cs="Times New Roman"/>
          <w:color w:val="212121"/>
          <w:sz w:val="20"/>
          <w:szCs w:val="20"/>
          <w:shd w:val="clear" w:color="auto" w:fill="FFFFFF"/>
        </w:rPr>
        <w:t xml:space="preserve">-CNT-HRP </w:t>
      </w:r>
      <w:r w:rsidR="00561713" w:rsidRPr="008E1AE1">
        <w:rPr>
          <w:rFonts w:ascii="Times New Roman" w:hAnsi="Times New Roman" w:cs="Times New Roman"/>
          <w:color w:val="212121"/>
          <w:sz w:val="20"/>
          <w:szCs w:val="20"/>
          <w:shd w:val="clear" w:color="auto" w:fill="FFFFFF"/>
        </w:rPr>
        <w:t>bio conjugates</w:t>
      </w:r>
      <w:r w:rsidRPr="008E1AE1">
        <w:rPr>
          <w:rFonts w:ascii="Times New Roman" w:hAnsi="Times New Roman" w:cs="Times New Roman"/>
          <w:color w:val="212121"/>
          <w:sz w:val="20"/>
          <w:szCs w:val="20"/>
          <w:shd w:val="clear" w:color="auto" w:fill="FFFFFF"/>
        </w:rPr>
        <w:t xml:space="preserve"> were then added to bind to the antigen on the sensor surface, and PSA was detected by the </w:t>
      </w:r>
      <w:proofErr w:type="spellStart"/>
      <w:r w:rsidRPr="008E1AE1">
        <w:rPr>
          <w:rFonts w:ascii="Times New Roman" w:hAnsi="Times New Roman" w:cs="Times New Roman"/>
          <w:color w:val="212121"/>
          <w:sz w:val="20"/>
          <w:szCs w:val="20"/>
          <w:shd w:val="clear" w:color="auto" w:fill="FFFFFF"/>
        </w:rPr>
        <w:t>amperometric</w:t>
      </w:r>
      <w:proofErr w:type="spellEnd"/>
      <w:r w:rsidRPr="008E1AE1">
        <w:rPr>
          <w:rFonts w:ascii="Times New Roman" w:hAnsi="Times New Roman" w:cs="Times New Roman"/>
          <w:color w:val="212121"/>
          <w:sz w:val="20"/>
          <w:szCs w:val="20"/>
          <w:shd w:val="clear" w:color="auto" w:fill="FFFFFF"/>
        </w:rPr>
        <w:t xml:space="preserve"> signal generated from enzyme-catalyzed electrochemical reduction of hydrogen peroxide by the HRP. This amplification procedure provided detection of PSA in undiluted calf serum at a detection limit of ~4 </w:t>
      </w:r>
      <w:proofErr w:type="spellStart"/>
      <w:r w:rsidRPr="008E1AE1">
        <w:rPr>
          <w:rFonts w:ascii="Times New Roman" w:hAnsi="Times New Roman" w:cs="Times New Roman"/>
          <w:color w:val="212121"/>
          <w:sz w:val="20"/>
          <w:szCs w:val="20"/>
          <w:shd w:val="clear" w:color="auto" w:fill="FFFFFF"/>
        </w:rPr>
        <w:t>pg</w:t>
      </w:r>
      <w:proofErr w:type="spellEnd"/>
      <w:r w:rsidRPr="008E1AE1">
        <w:rPr>
          <w:rFonts w:ascii="Times New Roman" w:hAnsi="Times New Roman" w:cs="Times New Roman"/>
          <w:color w:val="212121"/>
          <w:sz w:val="20"/>
          <w:szCs w:val="20"/>
          <w:shd w:val="clear" w:color="auto" w:fill="FFFFFF"/>
        </w:rPr>
        <w:t xml:space="preserve"> mL</w:t>
      </w:r>
      <w:r w:rsidRPr="008E1AE1">
        <w:rPr>
          <w:rFonts w:ascii="Times New Roman" w:hAnsi="Times New Roman" w:cs="Times New Roman"/>
          <w:color w:val="212121"/>
          <w:sz w:val="20"/>
          <w:szCs w:val="20"/>
          <w:shd w:val="clear" w:color="auto" w:fill="FFFFFF"/>
          <w:vertAlign w:val="superscript"/>
        </w:rPr>
        <w:t>−1</w:t>
      </w:r>
      <w:r w:rsidRPr="008E1AE1">
        <w:rPr>
          <w:rFonts w:ascii="Times New Roman" w:hAnsi="Times New Roman" w:cs="Times New Roman"/>
          <w:color w:val="212121"/>
          <w:sz w:val="20"/>
          <w:szCs w:val="20"/>
          <w:shd w:val="clear" w:color="auto" w:fill="FFFFFF"/>
        </w:rPr>
        <w:t xml:space="preserve"> (100 </w:t>
      </w:r>
      <w:proofErr w:type="spellStart"/>
      <w:r w:rsidRPr="008E1AE1">
        <w:rPr>
          <w:rFonts w:ascii="Times New Roman" w:hAnsi="Times New Roman" w:cs="Times New Roman"/>
          <w:color w:val="212121"/>
          <w:sz w:val="20"/>
          <w:szCs w:val="20"/>
          <w:shd w:val="clear" w:color="auto" w:fill="FFFFFF"/>
        </w:rPr>
        <w:t>aM</w:t>
      </w:r>
      <w:proofErr w:type="spellEnd"/>
      <w:r w:rsidRPr="008E1AE1">
        <w:rPr>
          <w:rFonts w:ascii="Times New Roman" w:hAnsi="Times New Roman" w:cs="Times New Roman"/>
          <w:color w:val="212121"/>
          <w:sz w:val="20"/>
          <w:szCs w:val="20"/>
          <w:shd w:val="clear" w:color="auto" w:fill="FFFFFF"/>
        </w:rPr>
        <w:t>) PSA.</w:t>
      </w:r>
      <w:r w:rsidR="00561713" w:rsidRPr="008E1AE1">
        <w:rPr>
          <w:rFonts w:ascii="Times New Roman" w:hAnsi="Times New Roman" w:cs="Times New Roman"/>
          <w:color w:val="212121"/>
          <w:sz w:val="20"/>
          <w:szCs w:val="20"/>
          <w:shd w:val="clear" w:color="auto" w:fill="FFFFFF"/>
        </w:rPr>
        <w:t xml:space="preserve"> </w:t>
      </w:r>
      <w:r w:rsidRPr="008E1AE1">
        <w:rPr>
          <w:rFonts w:ascii="Times New Roman" w:hAnsi="Times New Roman" w:cs="Times New Roman"/>
          <w:color w:val="212121"/>
          <w:sz w:val="20"/>
          <w:szCs w:val="20"/>
          <w:shd w:val="clear" w:color="auto" w:fill="FFFFFF"/>
        </w:rPr>
        <w:t>Quantitative detection of PSA in lysates of approximately 1000 prostate cancer cells was also demonstrated.</w:t>
      </w:r>
    </w:p>
    <w:p w14:paraId="5132D6B7" w14:textId="77777777" w:rsidR="00BE7C8C" w:rsidRPr="008E1AE1" w:rsidRDefault="00BE7C8C" w:rsidP="008E1AE1">
      <w:pPr>
        <w:spacing w:line="240" w:lineRule="auto"/>
        <w:jc w:val="both"/>
        <w:rPr>
          <w:rFonts w:ascii="Times New Roman" w:hAnsi="Times New Roman" w:cs="Times New Roman"/>
          <w:b/>
          <w:sz w:val="20"/>
          <w:szCs w:val="20"/>
        </w:rPr>
      </w:pPr>
    </w:p>
    <w:p w14:paraId="26640273" w14:textId="77777777" w:rsidR="005D6D67" w:rsidRPr="008E1AE1" w:rsidRDefault="005D6D67" w:rsidP="008E1AE1">
      <w:pPr>
        <w:spacing w:line="240" w:lineRule="auto"/>
        <w:jc w:val="both"/>
        <w:rPr>
          <w:rFonts w:ascii="Times New Roman" w:hAnsi="Times New Roman" w:cs="Times New Roman"/>
          <w:b/>
          <w:sz w:val="20"/>
          <w:szCs w:val="20"/>
        </w:rPr>
      </w:pPr>
      <w:r w:rsidRPr="008E1AE1">
        <w:rPr>
          <w:rFonts w:ascii="Times New Roman" w:hAnsi="Times New Roman" w:cs="Times New Roman"/>
          <w:b/>
          <w:sz w:val="20"/>
          <w:szCs w:val="20"/>
        </w:rPr>
        <w:t>Therapy</w:t>
      </w:r>
    </w:p>
    <w:p w14:paraId="65BEB2B1" w14:textId="77777777" w:rsidR="00BE7C8C" w:rsidRPr="008E1AE1" w:rsidRDefault="005D6D67" w:rsidP="008E1AE1">
      <w:pPr>
        <w:spacing w:line="240" w:lineRule="auto"/>
        <w:jc w:val="both"/>
        <w:rPr>
          <w:rFonts w:ascii="Times New Roman" w:hAnsi="Times New Roman" w:cs="Times New Roman"/>
          <w:color w:val="000000" w:themeColor="text1"/>
          <w:sz w:val="20"/>
          <w:szCs w:val="20"/>
        </w:rPr>
      </w:pPr>
      <w:r w:rsidRPr="008E1AE1">
        <w:rPr>
          <w:rFonts w:ascii="Times New Roman" w:hAnsi="Times New Roman" w:cs="Times New Roman"/>
          <w:color w:val="000000" w:themeColor="text1"/>
          <w:sz w:val="20"/>
          <w:szCs w:val="20"/>
        </w:rPr>
        <w:t>Utilizing oxidized SWCNT functionalized with epidermal growth factor (EGF) and the anticancer medication cisplatin, targeted drug delivery was also demonstrated in vivo</w:t>
      </w:r>
      <w:r w:rsidRPr="008E1AE1">
        <w:rPr>
          <w:rFonts w:ascii="Times New Roman" w:hAnsi="Times New Roman" w:cs="Times New Roman"/>
          <w:color w:val="000000" w:themeColor="text1"/>
          <w:sz w:val="20"/>
          <w:szCs w:val="20"/>
        </w:rPr>
        <w:fldChar w:fldCharType="begin" w:fldLock="1"/>
      </w:r>
      <w:r w:rsidRPr="008E1AE1">
        <w:rPr>
          <w:rFonts w:ascii="Times New Roman" w:hAnsi="Times New Roman" w:cs="Times New Roman"/>
          <w:color w:val="000000" w:themeColor="text1"/>
          <w:sz w:val="20"/>
          <w:szCs w:val="20"/>
        </w:rPr>
        <w:instrText>ADDIN CSL_CITATION {"citationItems":[{"id":"ITEM-1","itemData":{"DOI":"10.1021/nn800551s","ISSN":"1936-0851","author":[{"dropping-particle":"","family":"Bhirde","given":"Ashwin A","non-dropping-particle":"","parse-names":false,"suffix":""},{"dropping-particle":"","family":"Patel","given":"Vyomesh","non-dropping-particle":"","parse-names":false,"suffix":""},{"dropping-particle":"","family":"Gavard","given":"Julie","non-dropping-particle":"","parse-names":false,"suffix":""},{"dropping-particle":"","family":"Zhang","given":"Guofeng","non-dropping-particle":"","parse-names":false,"suffix":""},{"dropping-particle":"","family":"Sousa","given":"Alioscka A","non-dropping-particle":"","parse-names":false,"suffix":""},{"dropping-particle":"","family":"Masedunskas","given":"Andrius","non-dropping-particle":"","parse-names":false,"suffix":""},{"dropping-particle":"","family":"Leapman","given":"Richard D","non-dropping-particle":"","parse-names":false,"suffix":""},{"dropping-particle":"","family":"Weigert","given":"Roberto","non-dropping-particle":"","parse-names":false,"suffix":""},{"dropping-particle":"","family":"Gutkind","given":"J Silvio","non-dropping-particle":"","parse-names":false,"suffix":""},{"dropping-particle":"","family":"Rusling","given":"James F","non-dropping-particle":"","parse-names":false,"suffix":""}],"container-title":"ACS Nano","id":"ITEM-1","issue":"2","issued":{"date-parts":[["2009","2","24"]]},"note":"doi: 10.1021/nn800551s","page":"307-316","publisher":"American Chemical Society","title":"Targeted Killing of Cancer Cells in Vivo and in Vitro with EGF-Directed Carbon Nanotube-Based Drug Delivery","type":"article-journal","volume":"3"},"uris":["http://www.mendeley.com/documents/?uuid=570dbb32-17fd-4a91-8257-f186467a59f5"]}],"mendeley":{"formattedCitation":"[62]","plainTextFormattedCitation":"[62]"},"properties":{"noteIndex":0},"schema":"https://github.com/citation-style-language/schema/raw/master/csl-citation.json"}</w:instrText>
      </w:r>
      <w:r w:rsidRPr="008E1AE1">
        <w:rPr>
          <w:rFonts w:ascii="Times New Roman" w:hAnsi="Times New Roman" w:cs="Times New Roman"/>
          <w:color w:val="000000" w:themeColor="text1"/>
          <w:sz w:val="20"/>
          <w:szCs w:val="20"/>
        </w:rPr>
        <w:fldChar w:fldCharType="separate"/>
      </w:r>
      <w:r w:rsidRPr="008E1AE1">
        <w:rPr>
          <w:rFonts w:ascii="Times New Roman" w:hAnsi="Times New Roman" w:cs="Times New Roman"/>
          <w:noProof/>
          <w:color w:val="000000" w:themeColor="text1"/>
          <w:sz w:val="20"/>
          <w:szCs w:val="20"/>
        </w:rPr>
        <w:t>[62]</w:t>
      </w:r>
      <w:r w:rsidRPr="008E1AE1">
        <w:rPr>
          <w:rFonts w:ascii="Times New Roman" w:hAnsi="Times New Roman" w:cs="Times New Roman"/>
          <w:color w:val="000000" w:themeColor="text1"/>
          <w:sz w:val="20"/>
          <w:szCs w:val="20"/>
        </w:rPr>
        <w:fldChar w:fldCharType="end"/>
      </w:r>
      <w:r w:rsidRPr="008E1AE1">
        <w:rPr>
          <w:rFonts w:ascii="Times New Roman" w:hAnsi="Times New Roman" w:cs="Times New Roman"/>
          <w:color w:val="000000" w:themeColor="text1"/>
          <w:sz w:val="20"/>
          <w:szCs w:val="20"/>
        </w:rPr>
        <w:t xml:space="preserve">. </w:t>
      </w:r>
    </w:p>
    <w:p w14:paraId="5FDA23FD" w14:textId="5A3779FD" w:rsidR="00BE7C8C" w:rsidRPr="008E1AE1" w:rsidRDefault="00D103FC" w:rsidP="008E1AE1">
      <w:pPr>
        <w:spacing w:line="240" w:lineRule="auto"/>
        <w:jc w:val="both"/>
        <w:rPr>
          <w:rFonts w:ascii="Times New Roman" w:hAnsi="Times New Roman" w:cs="Times New Roman"/>
          <w:color w:val="000000" w:themeColor="text1"/>
          <w:sz w:val="20"/>
          <w:szCs w:val="20"/>
        </w:rPr>
      </w:pPr>
      <w:r w:rsidRPr="008E1AE1">
        <w:rPr>
          <w:rFonts w:ascii="Times New Roman" w:hAnsi="Times New Roman" w:cs="Times New Roman"/>
          <w:noProof/>
          <w:color w:val="000000" w:themeColor="text1"/>
          <w:sz w:val="20"/>
          <w:szCs w:val="20"/>
        </w:rPr>
        <w:lastRenderedPageBreak/>
        <mc:AlternateContent>
          <mc:Choice Requires="wpg">
            <w:drawing>
              <wp:inline distT="0" distB="0" distL="0" distR="0" wp14:anchorId="7FF0B390" wp14:editId="16E13EEB">
                <wp:extent cx="5962650" cy="3019425"/>
                <wp:effectExtent l="0" t="10795" r="0" b="0"/>
                <wp:docPr id="386074473"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62650" cy="3019425"/>
                          <a:chOff x="0" y="0"/>
                          <a:chExt cx="59626" cy="30194"/>
                        </a:xfrm>
                      </wpg:grpSpPr>
                      <wpg:grpSp>
                        <wpg:cNvPr id="591567163" name="Group 39"/>
                        <wpg:cNvGrpSpPr>
                          <a:grpSpLocks/>
                        </wpg:cNvGrpSpPr>
                        <wpg:grpSpPr bwMode="auto">
                          <a:xfrm>
                            <a:off x="0" y="0"/>
                            <a:ext cx="59626" cy="30194"/>
                            <a:chOff x="0" y="0"/>
                            <a:chExt cx="59626" cy="30194"/>
                          </a:xfrm>
                        </wpg:grpSpPr>
                        <pic:pic xmlns:pic="http://schemas.openxmlformats.org/drawingml/2006/picture">
                          <pic:nvPicPr>
                            <pic:cNvPr id="681878788" name="Picture 37"/>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190" y="0"/>
                              <a:ext cx="59436" cy="21621"/>
                            </a:xfrm>
                            <a:prstGeom prst="rect">
                              <a:avLst/>
                            </a:prstGeom>
                            <a:noFill/>
                            <a:extLst>
                              <a:ext uri="{909E8E84-426E-40DD-AFC4-6F175D3DCCD1}">
                                <a14:hiddenFill xmlns:a14="http://schemas.microsoft.com/office/drawing/2010/main">
                                  <a:solidFill>
                                    <a:srgbClr val="FFFFFF"/>
                                  </a:solidFill>
                                </a14:hiddenFill>
                              </a:ext>
                            </a:extLst>
                          </pic:spPr>
                        </pic:pic>
                        <wps:wsp>
                          <wps:cNvPr id="1227189637" name="Text Box 2"/>
                          <wps:cNvSpPr txBox="1">
                            <a:spLocks noChangeArrowheads="1"/>
                          </wps:cNvSpPr>
                          <wps:spPr bwMode="auto">
                            <a:xfrm>
                              <a:off x="0" y="23717"/>
                              <a:ext cx="59340" cy="647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D5FF01" w14:textId="77777777" w:rsidR="00BE7C8C" w:rsidRPr="00177FC1" w:rsidRDefault="00054F61" w:rsidP="00BE7C8C">
                                <w:pPr>
                                  <w:jc w:val="both"/>
                                  <w:rPr>
                                    <w:rFonts w:ascii="Times New Roman" w:hAnsi="Times New Roman" w:cs="Times New Roman"/>
                                    <w:b/>
                                    <w:bCs/>
                                    <w:sz w:val="20"/>
                                    <w:szCs w:val="20"/>
                                  </w:rPr>
                                </w:pPr>
                                <w:r w:rsidRPr="00177FC1">
                                  <w:rPr>
                                    <w:rFonts w:ascii="Times New Roman" w:hAnsi="Times New Roman" w:cs="Times New Roman"/>
                                    <w:b/>
                                    <w:bCs/>
                                    <w:sz w:val="20"/>
                                    <w:szCs w:val="20"/>
                                  </w:rPr>
                                  <w:t>Fig.10</w:t>
                                </w:r>
                                <w:r w:rsidR="00BE7C8C" w:rsidRPr="00177FC1">
                                  <w:rPr>
                                    <w:rFonts w:ascii="Times New Roman" w:hAnsi="Times New Roman" w:cs="Times New Roman"/>
                                    <w:b/>
                                    <w:bCs/>
                                    <w:sz w:val="20"/>
                                    <w:szCs w:val="20"/>
                                  </w:rPr>
                                  <w:t xml:space="preserve"> (A) Schematic of chemical reactions used to attach EGF, cisplatin, and </w:t>
                                </w:r>
                                <w:proofErr w:type="spellStart"/>
                                <w:r w:rsidR="00BE7C8C" w:rsidRPr="00177FC1">
                                  <w:rPr>
                                    <w:rFonts w:ascii="Times New Roman" w:hAnsi="Times New Roman" w:cs="Times New Roman"/>
                                    <w:b/>
                                    <w:bCs/>
                                    <w:sz w:val="20"/>
                                    <w:szCs w:val="20"/>
                                  </w:rPr>
                                  <w:t>Qdots</w:t>
                                </w:r>
                                <w:proofErr w:type="spellEnd"/>
                                <w:r w:rsidR="00BE7C8C" w:rsidRPr="00177FC1">
                                  <w:rPr>
                                    <w:rFonts w:ascii="Times New Roman" w:hAnsi="Times New Roman" w:cs="Times New Roman"/>
                                    <w:b/>
                                    <w:bCs/>
                                    <w:sz w:val="20"/>
                                    <w:szCs w:val="20"/>
                                  </w:rPr>
                                  <w:t xml:space="preserve"> onto </w:t>
                                </w:r>
                                <w:proofErr w:type="spellStart"/>
                                <w:r w:rsidR="00BE7C8C" w:rsidRPr="00177FC1">
                                  <w:rPr>
                                    <w:rFonts w:ascii="Times New Roman" w:hAnsi="Times New Roman" w:cs="Times New Roman"/>
                                    <w:b/>
                                    <w:bCs/>
                                    <w:sz w:val="20"/>
                                    <w:szCs w:val="20"/>
                                  </w:rPr>
                                  <w:t>carboxylated</w:t>
                                </w:r>
                                <w:proofErr w:type="spellEnd"/>
                                <w:r w:rsidR="00BE7C8C" w:rsidRPr="00177FC1">
                                  <w:rPr>
                                    <w:rFonts w:ascii="Times New Roman" w:hAnsi="Times New Roman" w:cs="Times New Roman"/>
                                    <w:b/>
                                    <w:bCs/>
                                    <w:sz w:val="20"/>
                                    <w:szCs w:val="20"/>
                                  </w:rPr>
                                  <w:t xml:space="preserve"> SWNTs using EDC as the coupling agent. (B) Schematic showing SWNT bundles </w:t>
                                </w:r>
                                <w:proofErr w:type="spellStart"/>
                                <w:r w:rsidR="00BE7C8C" w:rsidRPr="00177FC1">
                                  <w:rPr>
                                    <w:rFonts w:ascii="Times New Roman" w:hAnsi="Times New Roman" w:cs="Times New Roman"/>
                                    <w:b/>
                                    <w:bCs/>
                                    <w:sz w:val="20"/>
                                    <w:szCs w:val="20"/>
                                  </w:rPr>
                                  <w:t>bioconjugated</w:t>
                                </w:r>
                                <w:proofErr w:type="spellEnd"/>
                                <w:r w:rsidR="00BE7C8C" w:rsidRPr="00177FC1">
                                  <w:rPr>
                                    <w:rFonts w:ascii="Times New Roman" w:hAnsi="Times New Roman" w:cs="Times New Roman"/>
                                    <w:b/>
                                    <w:bCs/>
                                    <w:sz w:val="20"/>
                                    <w:szCs w:val="20"/>
                                  </w:rPr>
                                  <w:t xml:space="preserve"> with EGF and cisplatin targeting the cell surface receptor EGFR on a single HNSCC cell.</w:t>
                                </w:r>
                              </w:p>
                            </w:txbxContent>
                          </wps:txbx>
                          <wps:bodyPr rot="0" vert="horz" wrap="square" lIns="91440" tIns="45720" rIns="91440" bIns="45720" anchor="t" anchorCtr="0" upright="1">
                            <a:noAutofit/>
                          </wps:bodyPr>
                        </wps:wsp>
                      </wpg:grpSp>
                      <wps:wsp>
                        <wps:cNvPr id="572162092" name="Text Box 2"/>
                        <wps:cNvSpPr txBox="1">
                          <a:spLocks noChangeArrowheads="1"/>
                        </wps:cNvSpPr>
                        <wps:spPr bwMode="auto">
                          <a:xfrm>
                            <a:off x="3143" y="0"/>
                            <a:ext cx="3334" cy="2286"/>
                          </a:xfrm>
                          <a:prstGeom prst="rect">
                            <a:avLst/>
                          </a:prstGeom>
                          <a:solidFill>
                            <a:srgbClr val="FFFFFF"/>
                          </a:solidFill>
                          <a:ln w="9525">
                            <a:solidFill>
                              <a:srgbClr val="000000"/>
                            </a:solidFill>
                            <a:miter lim="800000"/>
                            <a:headEnd/>
                            <a:tailEnd/>
                          </a:ln>
                        </wps:spPr>
                        <wps:txbx>
                          <w:txbxContent>
                            <w:p w14:paraId="0079C126" w14:textId="77777777" w:rsidR="00BE7C8C" w:rsidRDefault="00BE7C8C" w:rsidP="00BE7C8C">
                              <w:pPr>
                                <w:rPr>
                                  <w:b/>
                                </w:rPr>
                              </w:pPr>
                              <w:r>
                                <w:rPr>
                                  <w:b/>
                                </w:rPr>
                                <w:t>A</w:t>
                              </w:r>
                            </w:p>
                          </w:txbxContent>
                        </wps:txbx>
                        <wps:bodyPr rot="0" vert="horz" wrap="square" lIns="91440" tIns="45720" rIns="91440" bIns="45720" anchor="t" anchorCtr="0" upright="1">
                          <a:noAutofit/>
                        </wps:bodyPr>
                      </wps:wsp>
                      <wps:wsp>
                        <wps:cNvPr id="1988163980" name="Text Box 2"/>
                        <wps:cNvSpPr txBox="1">
                          <a:spLocks noChangeArrowheads="1"/>
                        </wps:cNvSpPr>
                        <wps:spPr bwMode="auto">
                          <a:xfrm>
                            <a:off x="31527" y="0"/>
                            <a:ext cx="3334" cy="2286"/>
                          </a:xfrm>
                          <a:prstGeom prst="rect">
                            <a:avLst/>
                          </a:prstGeom>
                          <a:solidFill>
                            <a:srgbClr val="FFFFFF"/>
                          </a:solidFill>
                          <a:ln w="9525">
                            <a:solidFill>
                              <a:srgbClr val="000000"/>
                            </a:solidFill>
                            <a:miter lim="800000"/>
                            <a:headEnd/>
                            <a:tailEnd/>
                          </a:ln>
                        </wps:spPr>
                        <wps:txbx>
                          <w:txbxContent>
                            <w:p w14:paraId="6FDC5EAD" w14:textId="77777777" w:rsidR="00BE7C8C" w:rsidRDefault="00BE7C8C" w:rsidP="00BE7C8C">
                              <w:pPr>
                                <w:rPr>
                                  <w:b/>
                                </w:rPr>
                              </w:pPr>
                              <w:r>
                                <w:rPr>
                                  <w:b/>
                                </w:rPr>
                                <w:t>B</w:t>
                              </w:r>
                            </w:p>
                          </w:txbxContent>
                        </wps:txbx>
                        <wps:bodyPr rot="0" vert="horz" wrap="square" lIns="91440" tIns="45720" rIns="91440" bIns="45720" anchor="t" anchorCtr="0" upright="1">
                          <a:noAutofit/>
                        </wps:bodyPr>
                      </wps:wsp>
                    </wpg:wgp>
                  </a:graphicData>
                </a:graphic>
              </wp:inline>
            </w:drawing>
          </mc:Choice>
          <mc:Fallback>
            <w:pict>
              <v:group w14:anchorId="7FF0B390" id="Group 41" o:spid="_x0000_s1057" style="width:469.5pt;height:237.75pt;mso-position-horizontal-relative:char;mso-position-vertical-relative:line" coordsize="59626,30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">
                <v:group id="Group 39" o:spid="_x0000_s1058" style="position:absolute;width:59626;height:30194" coordsize="59626,30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">
                  <v:shape id="Picture 37" o:spid="_x0000_s1059" type="#_x0000_t75" style="position:absolute;left:190;width:59436;height:21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">
                    <v:imagedata r:id="rId29" o:title=""/>
                  </v:shape>
                  <v:shape id="Text Box 2" o:spid="_x0000_s1060" type="#_x0000_t202" style="position:absolute;top:23717;width:59340;height:6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" stroked="f">
                    <v:textbox>
                      <w:txbxContent>
                        <w:p w14:paraId="71D5FF01" w14:textId="77777777" w:rsidR="00BE7C8C" w:rsidRPr="00177FC1" w:rsidRDefault="00054F61" w:rsidP="00BE7C8C">
                          <w:pPr>
                            <w:jc w:val="both"/>
                            <w:rPr>
                              <w:rFonts w:ascii="Times New Roman" w:hAnsi="Times New Roman" w:cs="Times New Roman"/>
                              <w:b/>
                              <w:bCs/>
                              <w:sz w:val="20"/>
                              <w:szCs w:val="20"/>
                            </w:rPr>
                          </w:pPr>
                          <w:r w:rsidRPr="00177FC1">
                            <w:rPr>
                              <w:rFonts w:ascii="Times New Roman" w:hAnsi="Times New Roman" w:cs="Times New Roman"/>
                              <w:b/>
                              <w:bCs/>
                              <w:sz w:val="20"/>
                              <w:szCs w:val="20"/>
                            </w:rPr>
                            <w:t>Fig.10</w:t>
                          </w:r>
                          <w:r w:rsidR="00BE7C8C" w:rsidRPr="00177FC1">
                            <w:rPr>
                              <w:rFonts w:ascii="Times New Roman" w:hAnsi="Times New Roman" w:cs="Times New Roman"/>
                              <w:b/>
                              <w:bCs/>
                              <w:sz w:val="20"/>
                              <w:szCs w:val="20"/>
                            </w:rPr>
                            <w:t xml:space="preserve"> (A) Schematic of chemical reactions used to attach EGF, cisplatin, and </w:t>
                          </w:r>
                          <w:proofErr w:type="spellStart"/>
                          <w:r w:rsidR="00BE7C8C" w:rsidRPr="00177FC1">
                            <w:rPr>
                              <w:rFonts w:ascii="Times New Roman" w:hAnsi="Times New Roman" w:cs="Times New Roman"/>
                              <w:b/>
                              <w:bCs/>
                              <w:sz w:val="20"/>
                              <w:szCs w:val="20"/>
                            </w:rPr>
                            <w:t>Qdots</w:t>
                          </w:r>
                          <w:proofErr w:type="spellEnd"/>
                          <w:r w:rsidR="00BE7C8C" w:rsidRPr="00177FC1">
                            <w:rPr>
                              <w:rFonts w:ascii="Times New Roman" w:hAnsi="Times New Roman" w:cs="Times New Roman"/>
                              <w:b/>
                              <w:bCs/>
                              <w:sz w:val="20"/>
                              <w:szCs w:val="20"/>
                            </w:rPr>
                            <w:t xml:space="preserve"> onto </w:t>
                          </w:r>
                          <w:proofErr w:type="spellStart"/>
                          <w:r w:rsidR="00BE7C8C" w:rsidRPr="00177FC1">
                            <w:rPr>
                              <w:rFonts w:ascii="Times New Roman" w:hAnsi="Times New Roman" w:cs="Times New Roman"/>
                              <w:b/>
                              <w:bCs/>
                              <w:sz w:val="20"/>
                              <w:szCs w:val="20"/>
                            </w:rPr>
                            <w:t>carboxylated</w:t>
                          </w:r>
                          <w:proofErr w:type="spellEnd"/>
                          <w:r w:rsidR="00BE7C8C" w:rsidRPr="00177FC1">
                            <w:rPr>
                              <w:rFonts w:ascii="Times New Roman" w:hAnsi="Times New Roman" w:cs="Times New Roman"/>
                              <w:b/>
                              <w:bCs/>
                              <w:sz w:val="20"/>
                              <w:szCs w:val="20"/>
                            </w:rPr>
                            <w:t xml:space="preserve"> SWNTs using EDC as the coupling agent. (B) Schematic showing SWNT bundles </w:t>
                          </w:r>
                          <w:proofErr w:type="spellStart"/>
                          <w:r w:rsidR="00BE7C8C" w:rsidRPr="00177FC1">
                            <w:rPr>
                              <w:rFonts w:ascii="Times New Roman" w:hAnsi="Times New Roman" w:cs="Times New Roman"/>
                              <w:b/>
                              <w:bCs/>
                              <w:sz w:val="20"/>
                              <w:szCs w:val="20"/>
                            </w:rPr>
                            <w:t>bioconjugated</w:t>
                          </w:r>
                          <w:proofErr w:type="spellEnd"/>
                          <w:r w:rsidR="00BE7C8C" w:rsidRPr="00177FC1">
                            <w:rPr>
                              <w:rFonts w:ascii="Times New Roman" w:hAnsi="Times New Roman" w:cs="Times New Roman"/>
                              <w:b/>
                              <w:bCs/>
                              <w:sz w:val="20"/>
                              <w:szCs w:val="20"/>
                            </w:rPr>
                            <w:t xml:space="preserve"> with EGF and cisplatin targeting the cell surface receptor EGFR on a single HNSCC cell.</w:t>
                          </w:r>
                        </w:p>
                      </w:txbxContent>
                    </v:textbox>
                  </v:shape>
                </v:group>
                <v:shape id="Text Box 2" o:spid="_x0000_s1061" type="#_x0000_t202" style="position:absolute;left:3143;width:3334;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">
                  <v:textbox>
                    <w:txbxContent>
                      <w:p w14:paraId="0079C126" w14:textId="77777777" w:rsidR="00BE7C8C" w:rsidRDefault="00BE7C8C" w:rsidP="00BE7C8C">
                        <w:pPr>
                          <w:rPr>
                            <w:b/>
                          </w:rPr>
                        </w:pPr>
                        <w:r>
                          <w:rPr>
                            <w:b/>
                          </w:rPr>
                          <w:t>A</w:t>
                        </w:r>
                      </w:p>
                    </w:txbxContent>
                  </v:textbox>
                </v:shape>
                <v:shape id="Text Box 2" o:spid="_x0000_s1062" type="#_x0000_t202" style="position:absolute;left:31527;width:3334;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">
                  <v:textbox>
                    <w:txbxContent>
                      <w:p w14:paraId="6FDC5EAD" w14:textId="77777777" w:rsidR="00BE7C8C" w:rsidRDefault="00BE7C8C" w:rsidP="00BE7C8C">
                        <w:pPr>
                          <w:rPr>
                            <w:b/>
                          </w:rPr>
                        </w:pPr>
                        <w:r>
                          <w:rPr>
                            <w:b/>
                          </w:rPr>
                          <w:t>B</w:t>
                        </w:r>
                      </w:p>
                    </w:txbxContent>
                  </v:textbox>
                </v:shape>
                <w10:anchorlock/>
              </v:group>
            </w:pict>
          </mc:Fallback>
        </mc:AlternateContent>
      </w:r>
    </w:p>
    <w:p w14:paraId="4EA38C22" w14:textId="77777777" w:rsidR="005D6D67" w:rsidRPr="008E1AE1" w:rsidRDefault="005D6D67" w:rsidP="008E1AE1">
      <w:pPr>
        <w:spacing w:line="240" w:lineRule="auto"/>
        <w:jc w:val="both"/>
        <w:rPr>
          <w:rFonts w:ascii="Times New Roman" w:hAnsi="Times New Roman" w:cs="Times New Roman"/>
          <w:color w:val="000000" w:themeColor="text1"/>
          <w:sz w:val="20"/>
          <w:szCs w:val="20"/>
        </w:rPr>
      </w:pPr>
      <w:r w:rsidRPr="008E1AE1">
        <w:rPr>
          <w:rFonts w:ascii="Times New Roman" w:hAnsi="Times New Roman" w:cs="Times New Roman"/>
          <w:color w:val="000000" w:themeColor="text1"/>
          <w:sz w:val="20"/>
          <w:szCs w:val="20"/>
        </w:rPr>
        <w:t xml:space="preserve">The EGF-SWCNT conjugated nanoparticles targeted the overexpressed EGF receptors on the tumor cells after being injected into mice with head and neck squamous carcinoma tumors, resulting in slowed tumor growth </w:t>
      </w:r>
      <w:r w:rsidR="00054F61" w:rsidRPr="008E1AE1">
        <w:rPr>
          <w:rFonts w:ascii="Times New Roman" w:hAnsi="Times New Roman" w:cs="Times New Roman"/>
          <w:color w:val="000000" w:themeColor="text1"/>
          <w:sz w:val="20"/>
          <w:szCs w:val="20"/>
        </w:rPr>
        <w:t>(Fig.10</w:t>
      </w:r>
      <w:r w:rsidRPr="008E1AE1">
        <w:rPr>
          <w:rFonts w:ascii="Times New Roman" w:hAnsi="Times New Roman" w:cs="Times New Roman"/>
          <w:color w:val="000000" w:themeColor="text1"/>
          <w:sz w:val="20"/>
          <w:szCs w:val="20"/>
        </w:rPr>
        <w:t>).</w:t>
      </w:r>
    </w:p>
    <w:p w14:paraId="7343CB6A" w14:textId="77777777" w:rsidR="005D6D67" w:rsidRPr="0025507E" w:rsidRDefault="005D6D67" w:rsidP="008E1AE1">
      <w:pPr>
        <w:spacing w:line="240" w:lineRule="auto"/>
        <w:jc w:val="both"/>
        <w:rPr>
          <w:rFonts w:ascii="Times New Roman" w:hAnsi="Times New Roman" w:cs="Times New Roman"/>
          <w:sz w:val="24"/>
        </w:rPr>
      </w:pPr>
    </w:p>
    <w:p w14:paraId="0ADFA443" w14:textId="77777777" w:rsidR="005A0779" w:rsidRPr="00B043DF" w:rsidRDefault="0041759B" w:rsidP="008E1AE1">
      <w:pPr>
        <w:spacing w:line="240" w:lineRule="auto"/>
        <w:jc w:val="both"/>
        <w:rPr>
          <w:rFonts w:ascii="Times New Roman" w:hAnsi="Times New Roman" w:cs="Times New Roman"/>
          <w:b/>
          <w:sz w:val="24"/>
        </w:rPr>
      </w:pPr>
      <w:r w:rsidRPr="00B043DF">
        <w:rPr>
          <w:rFonts w:ascii="Times New Roman" w:hAnsi="Times New Roman" w:cs="Times New Roman"/>
          <w:b/>
          <w:sz w:val="24"/>
        </w:rPr>
        <w:t xml:space="preserve"> </w:t>
      </w:r>
      <w:r w:rsidR="005A0779" w:rsidRPr="00B043DF">
        <w:rPr>
          <w:rFonts w:ascii="Times New Roman" w:hAnsi="Times New Roman" w:cs="Times New Roman"/>
          <w:b/>
          <w:sz w:val="24"/>
        </w:rPr>
        <w:t>References:</w:t>
      </w:r>
    </w:p>
    <w:p w14:paraId="40AD5078" w14:textId="77777777" w:rsidR="005D6D67" w:rsidRPr="008E1AE1" w:rsidRDefault="0080462E"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sz w:val="16"/>
          <w:szCs w:val="16"/>
        </w:rPr>
        <w:fldChar w:fldCharType="begin" w:fldLock="1"/>
      </w:r>
      <w:r w:rsidR="005A0779" w:rsidRPr="008E1AE1">
        <w:rPr>
          <w:rFonts w:ascii="Times New Roman" w:hAnsi="Times New Roman" w:cs="Times New Roman"/>
          <w:sz w:val="16"/>
          <w:szCs w:val="16"/>
        </w:rPr>
        <w:instrText xml:space="preserve">ADDIN Mendeley Bibliography CSL_BIBLIOGRAPHY </w:instrText>
      </w:r>
      <w:r w:rsidRPr="008E1AE1">
        <w:rPr>
          <w:rFonts w:ascii="Times New Roman" w:hAnsi="Times New Roman" w:cs="Times New Roman"/>
          <w:sz w:val="16"/>
          <w:szCs w:val="16"/>
        </w:rPr>
        <w:fldChar w:fldCharType="separate"/>
      </w:r>
      <w:r w:rsidR="005D6D67" w:rsidRPr="008E1AE1">
        <w:rPr>
          <w:rFonts w:ascii="Times New Roman" w:hAnsi="Times New Roman" w:cs="Times New Roman"/>
          <w:noProof/>
          <w:sz w:val="16"/>
          <w:szCs w:val="16"/>
        </w:rPr>
        <w:t>[1]</w:t>
      </w:r>
      <w:r w:rsidR="005D6D67" w:rsidRPr="008E1AE1">
        <w:rPr>
          <w:rFonts w:ascii="Times New Roman" w:hAnsi="Times New Roman" w:cs="Times New Roman"/>
          <w:noProof/>
          <w:sz w:val="16"/>
          <w:szCs w:val="16"/>
        </w:rPr>
        <w:tab/>
        <w:t>A.N. Shipway, E. Katz, I. Willner, Nanoparticle arrays on surfaces for electronic, optical, and sensor applications., Chemphyschem. 1 (2000) 18–52. https://doi.org/10.1002/1439-7641(20000804)1:1&lt;18::AID-CPHC18&gt;3.0.CO;2-L.</w:t>
      </w:r>
    </w:p>
    <w:p w14:paraId="53F4D2ED"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2]</w:t>
      </w:r>
      <w:r w:rsidRPr="008E1AE1">
        <w:rPr>
          <w:rFonts w:ascii="Times New Roman" w:hAnsi="Times New Roman" w:cs="Times New Roman"/>
          <w:noProof/>
          <w:sz w:val="16"/>
          <w:szCs w:val="16"/>
        </w:rPr>
        <w:tab/>
        <w:t>M.-C. Daniel, D. Astruc, Gold Nanoparticles:  Assembly, Supramolecular Chemistry, Quantum-Size-Related Properties, and Applications toward Biology, Catalysis, and Nanotechnology, Chem. Rev. 104 (2004) 293–346. https://doi.org/10.1021/cr030698+.</w:t>
      </w:r>
    </w:p>
    <w:p w14:paraId="724CA4F0"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3]</w:t>
      </w:r>
      <w:r w:rsidRPr="008E1AE1">
        <w:rPr>
          <w:rFonts w:ascii="Times New Roman" w:hAnsi="Times New Roman" w:cs="Times New Roman"/>
          <w:noProof/>
          <w:sz w:val="16"/>
          <w:szCs w:val="16"/>
        </w:rPr>
        <w:tab/>
        <w:t>P. Mulvaney, Surface Plasmon Spectroscopy of Nanosized Metal Particles, Langmuir. 12 (1996) 788–800. https://doi.org/10.1021/la9502711.</w:t>
      </w:r>
    </w:p>
    <w:p w14:paraId="01607909"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4]</w:t>
      </w:r>
      <w:r w:rsidRPr="008E1AE1">
        <w:rPr>
          <w:rFonts w:ascii="Times New Roman" w:hAnsi="Times New Roman" w:cs="Times New Roman"/>
          <w:noProof/>
          <w:sz w:val="16"/>
          <w:szCs w:val="16"/>
        </w:rPr>
        <w:tab/>
        <w:t>H. Grabert, M.H. Devoret, M. Kastner, Single Charge Tunneling: Coulomb Blockade Phenomena in Nanostructures, Phys. Today. 46 (1993) 62–63. https://doi.org/10.1063/1.2808874.</w:t>
      </w:r>
    </w:p>
    <w:p w14:paraId="6D100CD5"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5]</w:t>
      </w:r>
      <w:r w:rsidRPr="008E1AE1">
        <w:rPr>
          <w:rFonts w:ascii="Times New Roman" w:hAnsi="Times New Roman" w:cs="Times New Roman"/>
          <w:noProof/>
          <w:sz w:val="16"/>
          <w:szCs w:val="16"/>
        </w:rPr>
        <w:tab/>
        <w:t>L.N. Lewis, Chemical catalysis by colloids and clusters, Chem. Rev. 93 (1993) 2693–2730. https://doi.org/10.1021/cr00024a006.</w:t>
      </w:r>
    </w:p>
    <w:p w14:paraId="1BC93AEC"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6]</w:t>
      </w:r>
      <w:r w:rsidRPr="008E1AE1">
        <w:rPr>
          <w:rFonts w:ascii="Times New Roman" w:hAnsi="Times New Roman" w:cs="Times New Roman"/>
          <w:noProof/>
          <w:sz w:val="16"/>
          <w:szCs w:val="16"/>
        </w:rPr>
        <w:tab/>
        <w:t>R. Schlögl, S.B. Abd Hamid, Nanocatalysis: mature science revisited or something really new?, Angew. Chemie Int. Ed. 43 (2004) 1628–1637.</w:t>
      </w:r>
    </w:p>
    <w:p w14:paraId="11E63233"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7]</w:t>
      </w:r>
      <w:r w:rsidRPr="008E1AE1">
        <w:rPr>
          <w:rFonts w:ascii="Times New Roman" w:hAnsi="Times New Roman" w:cs="Times New Roman"/>
          <w:noProof/>
          <w:sz w:val="16"/>
          <w:szCs w:val="16"/>
        </w:rPr>
        <w:tab/>
        <w:t>D.L. Feldheim, C.D. Keating, Self-assembly of single electron transistors and related devices, Chem. Soc. Rev. 27 (1998) 1–12.</w:t>
      </w:r>
    </w:p>
    <w:p w14:paraId="4720866C"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8]</w:t>
      </w:r>
      <w:r w:rsidRPr="008E1AE1">
        <w:rPr>
          <w:rFonts w:ascii="Times New Roman" w:hAnsi="Times New Roman" w:cs="Times New Roman"/>
          <w:noProof/>
          <w:sz w:val="16"/>
          <w:szCs w:val="16"/>
        </w:rPr>
        <w:tab/>
        <w:t>T.W. Kim, D.C. Choo, J.H. Shim, S.O. Kang, Single-electron transistors operating at room temperature, fabricated utilizing nanocrystals created by focused-ion beam, Appl. Phys. Lett. 80 (2002) 2168–2170. https://doi.org/10.1063/1.1458685.</w:t>
      </w:r>
    </w:p>
    <w:p w14:paraId="45D1CA68"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9]</w:t>
      </w:r>
      <w:r w:rsidRPr="008E1AE1">
        <w:rPr>
          <w:rFonts w:ascii="Times New Roman" w:hAnsi="Times New Roman" w:cs="Times New Roman"/>
          <w:noProof/>
          <w:sz w:val="16"/>
          <w:szCs w:val="16"/>
        </w:rPr>
        <w:tab/>
        <w:t>W. Chen, D. Grouquist, J. Roark, Voltage tunable electroluminescence of CdTe nanoparticle light-emitting diodes, J. Nanosci. Nanotechnol. 2 (2002) 47–53.</w:t>
      </w:r>
    </w:p>
    <w:p w14:paraId="1C4EC436"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10]</w:t>
      </w:r>
      <w:r w:rsidRPr="008E1AE1">
        <w:rPr>
          <w:rFonts w:ascii="Times New Roman" w:hAnsi="Times New Roman" w:cs="Times New Roman"/>
          <w:noProof/>
          <w:sz w:val="16"/>
          <w:szCs w:val="16"/>
        </w:rPr>
        <w:tab/>
        <w:t>M. Lahav, A. N. Shipway, I. Willner, Au-nanoparticle–bis-bipyridinium cyclophane superstructures: assembly, characterization and sensoric applications, J. Chem. Soc. Perkin Trans. 2. (1999) 1925–1931. https://doi.org/10.1039/A902763G.</w:t>
      </w:r>
    </w:p>
    <w:p w14:paraId="14CA0996"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11]</w:t>
      </w:r>
      <w:r w:rsidRPr="008E1AE1">
        <w:rPr>
          <w:rFonts w:ascii="Times New Roman" w:hAnsi="Times New Roman" w:cs="Times New Roman"/>
          <w:noProof/>
          <w:sz w:val="16"/>
          <w:szCs w:val="16"/>
        </w:rPr>
        <w:tab/>
        <w:t>E. Katz, I. Willner, Integrated nanoparticle-biomolecule hybrid systems: synthesis, properties, and  applications., Angew. Chem. Int. Ed. Engl. 43 (2004) 6042–6108. https://doi.org/10.1002/anie.200400651.</w:t>
      </w:r>
    </w:p>
    <w:p w14:paraId="25DE7B49"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12]</w:t>
      </w:r>
      <w:r w:rsidRPr="008E1AE1">
        <w:rPr>
          <w:rFonts w:ascii="Times New Roman" w:hAnsi="Times New Roman" w:cs="Times New Roman"/>
          <w:noProof/>
          <w:sz w:val="16"/>
          <w:szCs w:val="16"/>
        </w:rPr>
        <w:tab/>
        <w:t>Y. Xiao, F. Patolsky, E. Katz, J.F. Hainfeld, I. Willner, “Plugging into Enzymes”: nanowiring of redox enzymes by a gold nanoparticle., Science. 299 (2003) 1877–1881. https://doi.org/10.1126/science.1080664.</w:t>
      </w:r>
    </w:p>
    <w:p w14:paraId="632C7769"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13]</w:t>
      </w:r>
      <w:r w:rsidRPr="008E1AE1">
        <w:rPr>
          <w:rFonts w:ascii="Times New Roman" w:hAnsi="Times New Roman" w:cs="Times New Roman"/>
          <w:noProof/>
          <w:sz w:val="16"/>
          <w:szCs w:val="16"/>
        </w:rPr>
        <w:tab/>
        <w:t xml:space="preserve">R. Elghanian, J.J. Storhoff, R.C. Mucic, R.L. Letsinger, C.A. Mirkin, Selective colorimetric detection of polynucleotides based on the  distance-dependent optical properties of gold nanoparticles., Science. 277 (1997) 1078–1081. </w:t>
      </w:r>
      <w:r w:rsidRPr="008E1AE1">
        <w:rPr>
          <w:rFonts w:ascii="Times New Roman" w:hAnsi="Times New Roman" w:cs="Times New Roman"/>
          <w:noProof/>
          <w:sz w:val="16"/>
          <w:szCs w:val="16"/>
        </w:rPr>
        <w:lastRenderedPageBreak/>
        <w:t>https://doi.org/10.1126/science.277.5329.1078.</w:t>
      </w:r>
    </w:p>
    <w:p w14:paraId="3BEDD375"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14]</w:t>
      </w:r>
      <w:r w:rsidRPr="008E1AE1">
        <w:rPr>
          <w:rFonts w:ascii="Times New Roman" w:hAnsi="Times New Roman" w:cs="Times New Roman"/>
          <w:noProof/>
          <w:sz w:val="16"/>
          <w:szCs w:val="16"/>
        </w:rPr>
        <w:tab/>
        <w:t>J. Wang, D. Xu, A.-N. Kawde, R. Polsky, Metal Nanoparticle-Based Electrochemical Stripping Potentiometric Detection of DNA Hybridization, Anal. Chem. 73 (2001) 5576–5581. https://doi.org/10.1021/ac0107148.</w:t>
      </w:r>
    </w:p>
    <w:p w14:paraId="2DD600F4"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15]</w:t>
      </w:r>
      <w:r w:rsidRPr="008E1AE1">
        <w:rPr>
          <w:rFonts w:ascii="Times New Roman" w:hAnsi="Times New Roman" w:cs="Times New Roman"/>
          <w:noProof/>
          <w:sz w:val="16"/>
          <w:szCs w:val="16"/>
        </w:rPr>
        <w:tab/>
        <w:t>O.D. Velev, E.W. Kaler, In Situ Assembly of Colloidal Particles into Miniaturized Biosensors, Langmuir. 15 (1999) 3693–3698. https://doi.org/10.1021/la981729c.</w:t>
      </w:r>
    </w:p>
    <w:p w14:paraId="05EF5521"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16]</w:t>
      </w:r>
      <w:r w:rsidRPr="008E1AE1">
        <w:rPr>
          <w:rFonts w:ascii="Times New Roman" w:hAnsi="Times New Roman" w:cs="Times New Roman"/>
          <w:noProof/>
          <w:sz w:val="16"/>
          <w:szCs w:val="16"/>
        </w:rPr>
        <w:tab/>
        <w:t>S. Schultz, D.R. Smith, J.J. Mock, D.A. Schultz, Single-target molecule detection with nonbleaching multicolor optical  immunolabels., Proc. Natl. Acad. Sci. U. S. A. 97 (2000) 996–1001. https://doi.org/10.1073/pnas.97.3.996.</w:t>
      </w:r>
    </w:p>
    <w:p w14:paraId="49A18737"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17]</w:t>
      </w:r>
      <w:r w:rsidRPr="008E1AE1">
        <w:rPr>
          <w:rFonts w:ascii="Times New Roman" w:hAnsi="Times New Roman" w:cs="Times New Roman"/>
          <w:noProof/>
          <w:sz w:val="16"/>
          <w:szCs w:val="16"/>
        </w:rPr>
        <w:tab/>
        <w:t>N.I. Kovtyukhova, T.E. Mallouk, Nanowires as building blocks for self‐assembling logic and memory circuits, Chem. Eur. J. 8 (2002) 4354–4363.</w:t>
      </w:r>
    </w:p>
    <w:p w14:paraId="54CD139C"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18]</w:t>
      </w:r>
      <w:r w:rsidRPr="008E1AE1">
        <w:rPr>
          <w:rFonts w:ascii="Times New Roman" w:hAnsi="Times New Roman" w:cs="Times New Roman"/>
          <w:noProof/>
          <w:sz w:val="16"/>
          <w:szCs w:val="16"/>
        </w:rPr>
        <w:tab/>
        <w:t>S. Iijima, Helical microtubules of graphitic carbon, Nature. 354 (1991) 56–58. https://doi.org/10.1038/354056a0.</w:t>
      </w:r>
    </w:p>
    <w:p w14:paraId="5A761E36"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19]</w:t>
      </w:r>
      <w:r w:rsidRPr="008E1AE1">
        <w:rPr>
          <w:rFonts w:ascii="Times New Roman" w:hAnsi="Times New Roman" w:cs="Times New Roman"/>
          <w:noProof/>
          <w:sz w:val="16"/>
          <w:szCs w:val="16"/>
        </w:rPr>
        <w:tab/>
        <w:t>W. Krätschmer, L.D. Lamb, K. Fostiropoulos, D.R. Huffman, Solid C60: a new form of carbon, Nature. 347 (1990) 354–358. https://doi.org/10.1038/347354a0.</w:t>
      </w:r>
    </w:p>
    <w:p w14:paraId="0071F5F5"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20]</w:t>
      </w:r>
      <w:r w:rsidRPr="008E1AE1">
        <w:rPr>
          <w:rFonts w:ascii="Times New Roman" w:hAnsi="Times New Roman" w:cs="Times New Roman"/>
          <w:noProof/>
          <w:sz w:val="16"/>
          <w:szCs w:val="16"/>
        </w:rPr>
        <w:tab/>
        <w:t>Liming Dai, Pingang He, Sinan Li, Functionalized surfaces based on polymers and carbon nanotubes for some biomedical and optoelectronic applications, Nanotechnology. 14 (2003) 1081. https://doi.org/10.1088/0957-4484/14/10/305.</w:t>
      </w:r>
    </w:p>
    <w:p w14:paraId="2EF5608B"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21]</w:t>
      </w:r>
      <w:r w:rsidRPr="008E1AE1">
        <w:rPr>
          <w:rFonts w:ascii="Times New Roman" w:hAnsi="Times New Roman" w:cs="Times New Roman"/>
          <w:noProof/>
          <w:sz w:val="16"/>
          <w:szCs w:val="16"/>
        </w:rPr>
        <w:tab/>
        <w:t>K. Tsukagoshi, N. Yoneya, S. Uryu, Y. Aoyagi, A. Kanda, Y. Ootuka, B.W. Alphenaar, Carbon nanotube devices for nanoelectronics, Phys. B Condens. Matter. 323 (2002) 107–114.</w:t>
      </w:r>
    </w:p>
    <w:p w14:paraId="1685723E"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22]</w:t>
      </w:r>
      <w:r w:rsidRPr="008E1AE1">
        <w:rPr>
          <w:rFonts w:ascii="Times New Roman" w:hAnsi="Times New Roman" w:cs="Times New Roman"/>
          <w:noProof/>
          <w:sz w:val="16"/>
          <w:szCs w:val="16"/>
        </w:rPr>
        <w:tab/>
        <w:t>H. Dai, J. Kong, C. Zhou, N. Franklin, T. Tombler, A. Cassell, S. Fan, M. Chapline, Controlled chemical routes to nanotube architectures, physics, and devices, J. Phys. Chem. B. 103 (1999) 11246–11255.</w:t>
      </w:r>
    </w:p>
    <w:p w14:paraId="187C66EA"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23]</w:t>
      </w:r>
      <w:r w:rsidRPr="008E1AE1">
        <w:rPr>
          <w:rFonts w:ascii="Times New Roman" w:hAnsi="Times New Roman" w:cs="Times New Roman"/>
          <w:noProof/>
          <w:sz w:val="16"/>
          <w:szCs w:val="16"/>
        </w:rPr>
        <w:tab/>
        <w:t>W. Hoenlein, F. Kreupl, G.S. Duesberg, A.P. Graham, M. Liebau, R. Seidel, E. Unger, Carbon nanotubes for microelectronics: status and future prospects, Mater. Sci. Eng. C. 23 (2003) 663–669. https://doi.org/https://doi.org/10.1016/j.msec.2003.09.153.</w:t>
      </w:r>
    </w:p>
    <w:p w14:paraId="7784EB8B"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24]</w:t>
      </w:r>
      <w:r w:rsidRPr="008E1AE1">
        <w:rPr>
          <w:rFonts w:ascii="Times New Roman" w:hAnsi="Times New Roman" w:cs="Times New Roman"/>
          <w:noProof/>
          <w:sz w:val="16"/>
          <w:szCs w:val="16"/>
        </w:rPr>
        <w:tab/>
        <w:t>P. Petit, A. Loiseau, Carbon nanotubes: from science to applications, Comptes Rendus Phys. 4 (2003) 967–974. https://doi.org/https://doi.org/10.1016/j.crhy.2003.10.021.</w:t>
      </w:r>
    </w:p>
    <w:p w14:paraId="414D3576"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25]</w:t>
      </w:r>
      <w:r w:rsidRPr="008E1AE1">
        <w:rPr>
          <w:rFonts w:ascii="Times New Roman" w:hAnsi="Times New Roman" w:cs="Times New Roman"/>
          <w:noProof/>
          <w:sz w:val="16"/>
          <w:szCs w:val="16"/>
        </w:rPr>
        <w:tab/>
        <w:t>K.K. Singh, S.K. Chaudhary, R. Venugopal, A. Gaurav, Bulk synthesis of multi-walled carbon nanotubes by AC arc discharge method, Proc. Inst. Mech. Eng. Part N J. Nanomater. Nanoeng. Nanosyst. 231 (2017) 141–151. https://doi.org/10.1177/2397791417712836.</w:t>
      </w:r>
    </w:p>
    <w:p w14:paraId="4A08B8C6"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26]</w:t>
      </w:r>
      <w:r w:rsidRPr="008E1AE1">
        <w:rPr>
          <w:rFonts w:ascii="Times New Roman" w:hAnsi="Times New Roman" w:cs="Times New Roman"/>
          <w:noProof/>
          <w:sz w:val="16"/>
          <w:szCs w:val="16"/>
        </w:rPr>
        <w:tab/>
        <w:t>K.L. Strong, D.P. Anderson, K. Lafdi, J.N. Kuhn, Purification process for single-wall carbon nanotubes, Carbon N. Y. 41 (2003) 1477–1488. https://doi.org/https://doi.org/10.1016/S0008-6223(03)00014-9.</w:t>
      </w:r>
    </w:p>
    <w:p w14:paraId="4BA553A7"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27]</w:t>
      </w:r>
      <w:r w:rsidRPr="008E1AE1">
        <w:rPr>
          <w:rFonts w:ascii="Times New Roman" w:hAnsi="Times New Roman" w:cs="Times New Roman"/>
          <w:noProof/>
          <w:sz w:val="16"/>
          <w:szCs w:val="16"/>
        </w:rPr>
        <w:tab/>
        <w:t>K. Anazawa, K. Shimotani, C. Manabe, H. Watanabe, M. Shimizu, High-purity carbon nanotubes synthesis method by an arc discharging in magnetic field, Appl. Phys. Lett. 81 (2002) 739–741. https://doi.org/10.1063/1.1491302.</w:t>
      </w:r>
    </w:p>
    <w:p w14:paraId="208711B3"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28]</w:t>
      </w:r>
      <w:r w:rsidRPr="008E1AE1">
        <w:rPr>
          <w:rFonts w:ascii="Times New Roman" w:hAnsi="Times New Roman" w:cs="Times New Roman"/>
          <w:noProof/>
          <w:sz w:val="16"/>
          <w:szCs w:val="16"/>
        </w:rPr>
        <w:tab/>
        <w:t>Z. Shi, Y. Lian, F.H. Liao, X. Zhou, Z. Gu, Y. Zhang, S. Iijima, H. Li, K.T. Yue, S.-L. Zhang, Large scale synthesis of single-wall carbon nanotubes by arc-discharge method, J. Phys. Chem. Solids. 61 (2000) 1031–1036. https://doi.org/https://doi.org/10.1016/S0022-3697(99)00358-3.</w:t>
      </w:r>
    </w:p>
    <w:p w14:paraId="78BEC64F"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29]</w:t>
      </w:r>
      <w:r w:rsidRPr="008E1AE1">
        <w:rPr>
          <w:rFonts w:ascii="Times New Roman" w:hAnsi="Times New Roman" w:cs="Times New Roman"/>
          <w:noProof/>
          <w:sz w:val="16"/>
          <w:szCs w:val="16"/>
        </w:rPr>
        <w:tab/>
        <w:t>J.L. Bahr, J.M. Tour, Covalent chemistry of single-wall carbon nanotubes, J. Mater. Chem. 12 (2002) 1952–1958. https://doi.org/10.1039/B201013P.</w:t>
      </w:r>
    </w:p>
    <w:p w14:paraId="49CAAD13"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30]</w:t>
      </w:r>
      <w:r w:rsidRPr="008E1AE1">
        <w:rPr>
          <w:rFonts w:ascii="Times New Roman" w:hAnsi="Times New Roman" w:cs="Times New Roman"/>
          <w:noProof/>
          <w:sz w:val="16"/>
          <w:szCs w:val="16"/>
        </w:rPr>
        <w:tab/>
        <w:t>D. Pantarotto, J.-P. Briand, M. Prato, A. Bianco, Translocation of bioactive peptides across cell membranes by carbon nanotubes, Chem. Commun. (2004) 16–17. https://doi.org/10.1039/B311254C.</w:t>
      </w:r>
    </w:p>
    <w:p w14:paraId="7F5E8CC9"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31]</w:t>
      </w:r>
      <w:r w:rsidRPr="008E1AE1">
        <w:rPr>
          <w:rFonts w:ascii="Times New Roman" w:hAnsi="Times New Roman" w:cs="Times New Roman"/>
          <w:noProof/>
          <w:sz w:val="16"/>
          <w:szCs w:val="16"/>
        </w:rPr>
        <w:tab/>
        <w:t>W. Wu, S. Wieckowski, G. Pastorin, M. Benincasa, C. Klumpp, J.-P. Briand, R. Gennaro, M. Prato, A. Bianco, Targeted Delivery of Amphotericin B to Cells by Using Functionalized Carbon Nanotubes, Angew. Chemie Int. Ed. 44 (2005) 6358–6362. https://doi.org/https://doi.org/10.1002/anie.200501613.</w:t>
      </w:r>
    </w:p>
    <w:p w14:paraId="694C07E2"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32]</w:t>
      </w:r>
      <w:r w:rsidRPr="008E1AE1">
        <w:rPr>
          <w:rFonts w:ascii="Times New Roman" w:hAnsi="Times New Roman" w:cs="Times New Roman"/>
          <w:noProof/>
          <w:sz w:val="16"/>
          <w:szCs w:val="16"/>
        </w:rPr>
        <w:tab/>
        <w:t>S.S. Wong, E. Joselevich, A.T. Woolley, C.L. Cheung, C.M. Lieber, Covalently functionalized nanotubes as nanometre-sized probes in chemistry and  biology., Nature. 394 (1998) 52–55. https://doi.org/10.1038/27873.</w:t>
      </w:r>
    </w:p>
    <w:p w14:paraId="24D75586"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33]</w:t>
      </w:r>
      <w:r w:rsidRPr="008E1AE1">
        <w:rPr>
          <w:rFonts w:ascii="Times New Roman" w:hAnsi="Times New Roman" w:cs="Times New Roman"/>
          <w:noProof/>
          <w:sz w:val="16"/>
          <w:szCs w:val="16"/>
        </w:rPr>
        <w:tab/>
        <w:t>M.F. Yu, B.S. Files, S. Arepalli, R.S. Ruoff, Tensile loading of ropes of single wall carbon nanotubes and their mechanical  properties., Phys. Rev. Lett. 84 (2000) 5552–5555. https://doi.org/10.1103/PhysRevLett.84.5552.</w:t>
      </w:r>
    </w:p>
    <w:p w14:paraId="73F8C926"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34]</w:t>
      </w:r>
      <w:r w:rsidRPr="008E1AE1">
        <w:rPr>
          <w:rFonts w:ascii="Times New Roman" w:hAnsi="Times New Roman" w:cs="Times New Roman"/>
          <w:noProof/>
          <w:sz w:val="16"/>
          <w:szCs w:val="16"/>
        </w:rPr>
        <w:tab/>
        <w:t>B.I. Yakobson, C.J. Brabec, J. Berhnolc, Nanomechanics of carbon tubes: Instabilities beyond linear response., Phys. Rev. Lett. 76 (1996) 2511–2514. https://doi.org/10.1103/PhysRevLett.76.2511.</w:t>
      </w:r>
    </w:p>
    <w:p w14:paraId="2A499DFC"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35]</w:t>
      </w:r>
      <w:r w:rsidRPr="008E1AE1">
        <w:rPr>
          <w:rFonts w:ascii="Times New Roman" w:hAnsi="Times New Roman" w:cs="Times New Roman"/>
          <w:noProof/>
          <w:sz w:val="16"/>
          <w:szCs w:val="16"/>
        </w:rPr>
        <w:tab/>
        <w:t>S.J. Tans, A.R.M. Verschueren, C. Dekker, Room-temperature transistor based on a single carbon nanotube, Nature. 393 (1998) 49–52. https://doi.org/10.1038/29954.</w:t>
      </w:r>
    </w:p>
    <w:p w14:paraId="653E84AB"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36]</w:t>
      </w:r>
      <w:r w:rsidRPr="008E1AE1">
        <w:rPr>
          <w:rFonts w:ascii="Times New Roman" w:hAnsi="Times New Roman" w:cs="Times New Roman"/>
          <w:noProof/>
          <w:sz w:val="16"/>
          <w:szCs w:val="16"/>
        </w:rPr>
        <w:tab/>
        <w:t>J. Hone, M.C. Llaguno, M.J. Biercuk, A.T. Johnson, B. Batlogg, Z. Benes, J.E. Fischer, Thermal properties of carbon nanotubes and nanotube-based materials, Appl. Phys. A. 74 (2002) 339–343. https://doi.org/10.1007/s003390201277.</w:t>
      </w:r>
    </w:p>
    <w:p w14:paraId="2A746FD6"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lastRenderedPageBreak/>
        <w:t>[37]</w:t>
      </w:r>
      <w:r w:rsidRPr="008E1AE1">
        <w:rPr>
          <w:rFonts w:ascii="Times New Roman" w:hAnsi="Times New Roman" w:cs="Times New Roman"/>
          <w:noProof/>
          <w:sz w:val="16"/>
          <w:szCs w:val="16"/>
        </w:rPr>
        <w:tab/>
        <w:t>J. Chen, S. Chen, X. Zhao, L. V Kuznetsova, S.S. Wong, I. Ojima, Functionalized single-walled carbon nanotubes as rationally designed vehicles for  tumor-targeted drug delivery., J. Am. Chem. Soc. 130 (2008) 16778–16785. https://doi.org/10.1021/ja805570f.</w:t>
      </w:r>
    </w:p>
    <w:p w14:paraId="4FF324CE"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38]</w:t>
      </w:r>
      <w:r w:rsidRPr="008E1AE1">
        <w:rPr>
          <w:rFonts w:ascii="Times New Roman" w:hAnsi="Times New Roman" w:cs="Times New Roman"/>
          <w:noProof/>
          <w:sz w:val="16"/>
          <w:szCs w:val="16"/>
        </w:rPr>
        <w:tab/>
        <w:t>S. Iijima, Carbon nanotubes: past, present, and future, Phys. B Condens. Matter. 323 (2002) 1–5. https://doi.org/https://doi.org/10.1016/S0921-4526(02)00869-4.</w:t>
      </w:r>
    </w:p>
    <w:p w14:paraId="3DD7D84A"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39]</w:t>
      </w:r>
      <w:r w:rsidRPr="008E1AE1">
        <w:rPr>
          <w:rFonts w:ascii="Times New Roman" w:hAnsi="Times New Roman" w:cs="Times New Roman"/>
          <w:noProof/>
          <w:sz w:val="16"/>
          <w:szCs w:val="16"/>
        </w:rPr>
        <w:tab/>
        <w:t>C.A. Dyke, J.M. Tour, Overcoming the Insolubility of Carbon Nanotubes Through High Degrees of Sidewall Functionalization, Chem. – A Eur. J. 10 (2004) 812–817. https://doi.org/https://doi.org/10.1002/chem.200305534.</w:t>
      </w:r>
    </w:p>
    <w:p w14:paraId="1C91667A"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40]</w:t>
      </w:r>
      <w:r w:rsidRPr="008E1AE1">
        <w:rPr>
          <w:rFonts w:ascii="Times New Roman" w:hAnsi="Times New Roman" w:cs="Times New Roman"/>
          <w:noProof/>
          <w:sz w:val="16"/>
          <w:szCs w:val="16"/>
        </w:rPr>
        <w:tab/>
        <w:t>J. Zhu, J. Kim, H. Peng, J.L. Margrave, V.N. Khabashesku, E. V Barrera, Improving the Dispersion and Integration of Single-Walled Carbon Nanotubes in Epoxy Composites through Functionalization, Nano Lett. 3 (2003) 1107–1113. https://doi.org/10.1021/nl0342489.</w:t>
      </w:r>
    </w:p>
    <w:p w14:paraId="111516C3"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41]</w:t>
      </w:r>
      <w:r w:rsidRPr="008E1AE1">
        <w:rPr>
          <w:rFonts w:ascii="Times New Roman" w:hAnsi="Times New Roman" w:cs="Times New Roman"/>
          <w:noProof/>
          <w:sz w:val="16"/>
          <w:szCs w:val="16"/>
        </w:rPr>
        <w:tab/>
        <w:t>M. Noordadi, F. Mehrnejad, R.H. Sajedi, M. Jafari, B. Ranjbar, The potential impact of carboxylic-functionalized multi-walled carbon nanotubes  on trypsin: A Comprehensive spectroscopic and molecular dynamics simulation study., PLoS One. 13 (2018) e0198519. https://doi.org/10.1371/journal.pone.0198519.</w:t>
      </w:r>
    </w:p>
    <w:p w14:paraId="7116F268"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42]</w:t>
      </w:r>
      <w:r w:rsidRPr="008E1AE1">
        <w:rPr>
          <w:rFonts w:ascii="Times New Roman" w:hAnsi="Times New Roman" w:cs="Times New Roman"/>
          <w:noProof/>
          <w:sz w:val="16"/>
          <w:szCs w:val="16"/>
        </w:rPr>
        <w:tab/>
        <w:t>P. Wolski, K. Nieszporek, T. Panczyk, Pegylated and folic acid functionalized carbon nanotubes as pH controlled carriers of doxorubicin. Molecular dynamics analysis of the stability and drug release mechanism, Phys. Chem. Chem. Phys. 19 (2017) 9300–9312. https://doi.org/10.1039/C7CP00702G.</w:t>
      </w:r>
    </w:p>
    <w:p w14:paraId="185E6922"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43]</w:t>
      </w:r>
      <w:r w:rsidRPr="008E1AE1">
        <w:rPr>
          <w:rFonts w:ascii="Times New Roman" w:hAnsi="Times New Roman" w:cs="Times New Roman"/>
          <w:noProof/>
          <w:sz w:val="16"/>
          <w:szCs w:val="16"/>
        </w:rPr>
        <w:tab/>
        <w:t>S. Merum, J.B. Veluru, R. Seeram, Functionalized carbon nanotubes in bio-world: Applications, limitations and future directions, Mater. Sci. Eng. B. 223 (2017) 43–63. https://doi.org/https://doi.org/10.1016/j.mseb.2017.06.002.</w:t>
      </w:r>
    </w:p>
    <w:p w14:paraId="78F3FFCF"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44]</w:t>
      </w:r>
      <w:r w:rsidRPr="008E1AE1">
        <w:rPr>
          <w:rFonts w:ascii="Times New Roman" w:hAnsi="Times New Roman" w:cs="Times New Roman"/>
          <w:noProof/>
          <w:sz w:val="16"/>
          <w:szCs w:val="16"/>
        </w:rPr>
        <w:tab/>
        <w:t>B. V Basheer, J.J. George, S. Siengchin, J. Parameswaranpillai, Polymer grafted carbon nanotubes—Synthesis, properties, and applications: A review, Nano-Structures &amp; Nano-Objects. 22 (2020) 100429. https://doi.org/https://doi.org/10.1016/j.nanoso.2020.100429.</w:t>
      </w:r>
    </w:p>
    <w:p w14:paraId="43A9ACD3"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45]</w:t>
      </w:r>
      <w:r w:rsidRPr="008E1AE1">
        <w:rPr>
          <w:rFonts w:ascii="Times New Roman" w:hAnsi="Times New Roman" w:cs="Times New Roman"/>
          <w:noProof/>
          <w:sz w:val="16"/>
          <w:szCs w:val="16"/>
        </w:rPr>
        <w:tab/>
        <w:t>R. Alshehri, A.M. Ilyas, A. Hasan, A. Arnaout, F. Ahmed, A. Memic, Carbon Nanotubes in Biomedical Applications: Factors, Mechanisms, and Remedies of  Toxicity., J. Med. Chem. 59 (2016) 8149–8167. https://doi.org/10.1021/acs.jmedchem.5b01770.</w:t>
      </w:r>
    </w:p>
    <w:p w14:paraId="5F57E19C"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46]</w:t>
      </w:r>
      <w:r w:rsidRPr="008E1AE1">
        <w:rPr>
          <w:rFonts w:ascii="Times New Roman" w:hAnsi="Times New Roman" w:cs="Times New Roman"/>
          <w:noProof/>
          <w:sz w:val="16"/>
          <w:szCs w:val="16"/>
        </w:rPr>
        <w:tab/>
        <w:t>C. Pennetta, G. Floresta, A.C.E. Graziano, V. Cardile, L. Rubino, M. Galimberti, A. Rescifina, V. Barbera, Functionalization of Single and Multi-Walled Carbon Nanotubes with Polypropylene  Glycol Decorated Pyrrole for the Development of Doxorubicin Nano-Conveyors for Cancer Drug Delivery., Nanomater. (Basel, Switzerland). 10 (2020). https://doi.org/10.3390/nano10061073.</w:t>
      </w:r>
    </w:p>
    <w:p w14:paraId="4976F809"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47]</w:t>
      </w:r>
      <w:r w:rsidRPr="008E1AE1">
        <w:rPr>
          <w:rFonts w:ascii="Times New Roman" w:hAnsi="Times New Roman" w:cs="Times New Roman"/>
          <w:noProof/>
          <w:sz w:val="16"/>
          <w:szCs w:val="16"/>
        </w:rPr>
        <w:tab/>
        <w:t>A.A. Farghali, H.A. Abdel Tawab, S.A. Abdel Moaty, R. Khaled, Functionalization of acidified multi-walled carbon nanotubes for removal of heavy metals in aqueous solutions, J. Nanostructure Chem. 7 (2017) 101–111. https://doi.org/10.1007/s40097-017-0227-4.</w:t>
      </w:r>
    </w:p>
    <w:p w14:paraId="74164D5B"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48]</w:t>
      </w:r>
      <w:r w:rsidRPr="008E1AE1">
        <w:rPr>
          <w:rFonts w:ascii="Times New Roman" w:hAnsi="Times New Roman" w:cs="Times New Roman"/>
          <w:noProof/>
          <w:sz w:val="16"/>
          <w:szCs w:val="16"/>
        </w:rPr>
        <w:tab/>
        <w:t>D. Pantarotto, C.D. Partidos, R. Graff, J. Hoebeke, J.-P. Briand, M. Prato, A. Bianco, Synthesis, Structural Characterization, and Immunological Properties of Carbon Nanotubes Functionalized with Peptides, J. Am. Chem. Soc. 125 (2003) 6160–6164. https://doi.org/10.1021/ja034342r.</w:t>
      </w:r>
    </w:p>
    <w:p w14:paraId="16A27EF7"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49]</w:t>
      </w:r>
      <w:r w:rsidRPr="008E1AE1">
        <w:rPr>
          <w:rFonts w:ascii="Times New Roman" w:hAnsi="Times New Roman" w:cs="Times New Roman"/>
          <w:noProof/>
          <w:sz w:val="16"/>
          <w:szCs w:val="16"/>
        </w:rPr>
        <w:tab/>
        <w:t>M.J. Moghaddam, S. Taylor, M. Gao, S. Huang, L. Dai, M.J. McCall, Highly Efficient Binding of DNA on the Sidewalls and Tips of Carbon Nanotubes Using Photochemistry, Nano Lett. 4 (2004) 89–93. https://doi.org/10.1021/nl034915y.</w:t>
      </w:r>
    </w:p>
    <w:p w14:paraId="72ED9A93"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50]</w:t>
      </w:r>
      <w:r w:rsidRPr="008E1AE1">
        <w:rPr>
          <w:rFonts w:ascii="Times New Roman" w:hAnsi="Times New Roman" w:cs="Times New Roman"/>
          <w:noProof/>
          <w:sz w:val="16"/>
          <w:szCs w:val="16"/>
        </w:rPr>
        <w:tab/>
        <w:t>H. Xue, Single-wall carbon nanotubes as immobilization material for glucose biosensor, Synth Met. 135 (2003) 831–832.</w:t>
      </w:r>
    </w:p>
    <w:p w14:paraId="204FF93B"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51]</w:t>
      </w:r>
      <w:r w:rsidRPr="008E1AE1">
        <w:rPr>
          <w:rFonts w:ascii="Times New Roman" w:hAnsi="Times New Roman" w:cs="Times New Roman"/>
          <w:noProof/>
          <w:sz w:val="16"/>
          <w:szCs w:val="16"/>
        </w:rPr>
        <w:tab/>
        <w:t>Y. Lin, F. Lu, Y. Tu, Z. Ren, Glucose Biosensors Based on Carbon Nanotube Nanoelectrode Ensembles, Nano Lett. 4 (2004) 191–195. https://doi.org/10.1021/nl0347233.</w:t>
      </w:r>
    </w:p>
    <w:p w14:paraId="371921C7"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52]</w:t>
      </w:r>
      <w:r w:rsidRPr="008E1AE1">
        <w:rPr>
          <w:rFonts w:ascii="Times New Roman" w:hAnsi="Times New Roman" w:cs="Times New Roman"/>
          <w:noProof/>
          <w:sz w:val="16"/>
          <w:szCs w:val="16"/>
        </w:rPr>
        <w:tab/>
        <w:t>M. Gao, L.M. Dai, G.G. Wallace, Glucose sensors based on glucose-oxidase-containing polypyrrole/aligned carbon nanotube coaxial nanowire electrodes, (2003).</w:t>
      </w:r>
    </w:p>
    <w:p w14:paraId="5A31A4DC"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53]</w:t>
      </w:r>
      <w:r w:rsidRPr="008E1AE1">
        <w:rPr>
          <w:rFonts w:ascii="Times New Roman" w:hAnsi="Times New Roman" w:cs="Times New Roman"/>
          <w:noProof/>
          <w:sz w:val="16"/>
          <w:szCs w:val="16"/>
        </w:rPr>
        <w:tab/>
        <w:t>B. Wu, J. Zhang, Z. Wei, S. Cai, Z. Liu, Chemical Alignment of Oxidatively Shortened Single-Walled Carbon Nanotubes on Silver Surface, J. Phys. Chem. B. 105 (2001) 5075–5078. https://doi.org/10.1021/jp0101256.</w:t>
      </w:r>
    </w:p>
    <w:p w14:paraId="3D8E7665"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54]</w:t>
      </w:r>
      <w:r w:rsidRPr="008E1AE1">
        <w:rPr>
          <w:rFonts w:ascii="Times New Roman" w:hAnsi="Times New Roman" w:cs="Times New Roman"/>
          <w:noProof/>
          <w:sz w:val="16"/>
          <w:szCs w:val="16"/>
        </w:rPr>
        <w:tab/>
        <w:t>Z. Liu, Z. Shen, T. Zhu, S. Hou, L. Ying, Z. Shi, Z. Gu, Organizing single-walled carbon nanotubes on gold using a wet chemical self-assembling technique, Langmuir. 16 (2000) 3569–3573.</w:t>
      </w:r>
    </w:p>
    <w:p w14:paraId="1D60DECE"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55]</w:t>
      </w:r>
      <w:r w:rsidRPr="008E1AE1">
        <w:rPr>
          <w:rFonts w:ascii="Times New Roman" w:hAnsi="Times New Roman" w:cs="Times New Roman"/>
          <w:noProof/>
          <w:sz w:val="16"/>
          <w:szCs w:val="16"/>
        </w:rPr>
        <w:tab/>
        <w:t>D. Chattopadhyay, I. Galeska, F. Papadimitrakopoulos, Metal-Assisted Organization of Shortened Carbon Nanotubes in Monolayer and Multilayer Forest Assemblies, J. Am. Chem. Soc. 123 (2001) 9451–9452. https://doi.org/10.1021/ja0160243.</w:t>
      </w:r>
    </w:p>
    <w:p w14:paraId="28503DB5"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56]</w:t>
      </w:r>
      <w:r w:rsidRPr="008E1AE1">
        <w:rPr>
          <w:rFonts w:ascii="Times New Roman" w:hAnsi="Times New Roman" w:cs="Times New Roman"/>
          <w:noProof/>
          <w:sz w:val="16"/>
          <w:szCs w:val="16"/>
        </w:rPr>
        <w:tab/>
        <w:t>F. Patolsky, Y. Weizmann, I. Willner, Long-Range Electrical Contacting of Redox Enzymes by SWCNT Connectors, Angew. Chemie Int. Ed. 43 (2004) 2113–2117. https://doi.org/https://doi.org/10.1002/anie.200353275.</w:t>
      </w:r>
    </w:p>
    <w:p w14:paraId="295C1D6D"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57]</w:t>
      </w:r>
      <w:r w:rsidRPr="008E1AE1">
        <w:rPr>
          <w:rFonts w:ascii="Times New Roman" w:hAnsi="Times New Roman" w:cs="Times New Roman"/>
          <w:noProof/>
          <w:sz w:val="16"/>
          <w:szCs w:val="16"/>
        </w:rPr>
        <w:tab/>
        <w:t>Y. Lin, F. Lu, J. Wang, Disposable Carbon Nanotube Modified Screen-Printed Biosensor for Amperometric Detection of Organophosphorus Pesticides and Nerve Agents, Electroanalysis. 16 (2004) 145–149. https://doi.org/https://doi.org/10.1002/elan.200302933.</w:t>
      </w:r>
    </w:p>
    <w:p w14:paraId="4DE19BD0"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58]</w:t>
      </w:r>
      <w:r w:rsidRPr="008E1AE1">
        <w:rPr>
          <w:rFonts w:ascii="Times New Roman" w:hAnsi="Times New Roman" w:cs="Times New Roman"/>
          <w:noProof/>
          <w:sz w:val="16"/>
          <w:szCs w:val="16"/>
        </w:rPr>
        <w:tab/>
        <w:t>C. Baj-Rossi, G. De Micheli, S. Carrara, Electrochemical Detection of Anti-Breast-Cancer Agents in Human Serum by Cytochrome P450-Coated Carbon Nanotubes, Sensors. 12 (2012) 6520–6537. https://doi.org/10.3390/s120506520.</w:t>
      </w:r>
    </w:p>
    <w:p w14:paraId="632363C3"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lastRenderedPageBreak/>
        <w:t>[59]</w:t>
      </w:r>
      <w:r w:rsidRPr="008E1AE1">
        <w:rPr>
          <w:rFonts w:ascii="Times New Roman" w:hAnsi="Times New Roman" w:cs="Times New Roman"/>
          <w:noProof/>
          <w:sz w:val="16"/>
          <w:szCs w:val="16"/>
        </w:rPr>
        <w:tab/>
        <w:t>J. Wang, G. Liu, M.R. Jan, Ultrasensitive Electrical Biosensing of Proteins and DNA:  Carbon-Nanotube Derived Amplification of the Recognition and Transduction Events, J. Am. Chem. Soc. 126 (2004) 3010–3011. https://doi.org/10.1021/ja031723w.</w:t>
      </w:r>
    </w:p>
    <w:p w14:paraId="5FB70A94"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60]</w:t>
      </w:r>
      <w:r w:rsidRPr="008E1AE1">
        <w:rPr>
          <w:rFonts w:ascii="Times New Roman" w:hAnsi="Times New Roman" w:cs="Times New Roman"/>
          <w:noProof/>
          <w:sz w:val="16"/>
          <w:szCs w:val="16"/>
        </w:rPr>
        <w:tab/>
        <w:t>X. Yu, B. Munge, V. Patel, G. Jensen, A. Bhirde, J.D. Gong, S.N. Kim, J. Gillespie, J.S. Gutkind, F. Papadimitrakopoulos, Carbon nanotube amplification strategies for highly sensitive immunodetection of cancer biomarkers, J. Am. Chem. Soc. 128 (2006) 11199–11205.</w:t>
      </w:r>
    </w:p>
    <w:p w14:paraId="0C1DA856"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61]</w:t>
      </w:r>
      <w:r w:rsidRPr="008E1AE1">
        <w:rPr>
          <w:rFonts w:ascii="Times New Roman" w:hAnsi="Times New Roman" w:cs="Times New Roman"/>
          <w:noProof/>
          <w:sz w:val="16"/>
          <w:szCs w:val="16"/>
        </w:rPr>
        <w:tab/>
        <w:t>N. Fakhri, A.D. Wessel, C. Willms, M. Pasquali, D.R. Klopfenstein, F.C. MacKintosh, C.F. Schmidt, High-resolution mapping of intracellular fluctuations using carbon nanotubes, Science (80-. ). 344 (2014) 1031–1035. https://doi.org/10.1126/science.1250170.</w:t>
      </w:r>
    </w:p>
    <w:p w14:paraId="68CF932D" w14:textId="77777777" w:rsidR="005D6D67" w:rsidRPr="008E1AE1" w:rsidRDefault="005D6D67" w:rsidP="008E1AE1">
      <w:pPr>
        <w:widowControl w:val="0"/>
        <w:autoSpaceDE w:val="0"/>
        <w:autoSpaceDN w:val="0"/>
        <w:adjustRightInd w:val="0"/>
        <w:spacing w:line="240" w:lineRule="auto"/>
        <w:ind w:left="640" w:hanging="640"/>
        <w:rPr>
          <w:rFonts w:ascii="Times New Roman" w:hAnsi="Times New Roman" w:cs="Times New Roman"/>
          <w:noProof/>
          <w:sz w:val="16"/>
          <w:szCs w:val="16"/>
        </w:rPr>
      </w:pPr>
      <w:r w:rsidRPr="008E1AE1">
        <w:rPr>
          <w:rFonts w:ascii="Times New Roman" w:hAnsi="Times New Roman" w:cs="Times New Roman"/>
          <w:noProof/>
          <w:sz w:val="16"/>
          <w:szCs w:val="16"/>
        </w:rPr>
        <w:t>[62]</w:t>
      </w:r>
      <w:r w:rsidRPr="008E1AE1">
        <w:rPr>
          <w:rFonts w:ascii="Times New Roman" w:hAnsi="Times New Roman" w:cs="Times New Roman"/>
          <w:noProof/>
          <w:sz w:val="16"/>
          <w:szCs w:val="16"/>
        </w:rPr>
        <w:tab/>
        <w:t>A.A. Bhirde, V. Patel, J. Gavard, G. Zhang, A.A. Sousa, A. Masedunskas, R.D. Leapman, R. Weigert, J.S. Gutkind, J.F. Rusling, Targeted Killing of Cancer Cells in Vivo and in Vitro with EGF-Directed Carbon Nanotube-Based Drug Delivery, ACS Nano. 3 (2009) 307–316. https://doi.org/10.1021/nn800551s.</w:t>
      </w:r>
    </w:p>
    <w:p w14:paraId="7E4E1E6E" w14:textId="77777777" w:rsidR="005A0779" w:rsidRPr="008E1AE1" w:rsidRDefault="0080462E" w:rsidP="008E1AE1">
      <w:pPr>
        <w:widowControl w:val="0"/>
        <w:autoSpaceDE w:val="0"/>
        <w:autoSpaceDN w:val="0"/>
        <w:adjustRightInd w:val="0"/>
        <w:spacing w:line="240" w:lineRule="auto"/>
        <w:ind w:left="640" w:hanging="640"/>
        <w:rPr>
          <w:rFonts w:ascii="Times New Roman" w:hAnsi="Times New Roman" w:cs="Times New Roman"/>
          <w:sz w:val="16"/>
          <w:szCs w:val="16"/>
        </w:rPr>
      </w:pPr>
      <w:r w:rsidRPr="008E1AE1">
        <w:rPr>
          <w:rFonts w:ascii="Times New Roman" w:hAnsi="Times New Roman" w:cs="Times New Roman"/>
          <w:sz w:val="16"/>
          <w:szCs w:val="16"/>
        </w:rPr>
        <w:fldChar w:fldCharType="end"/>
      </w:r>
    </w:p>
    <w:sectPr w:rsidR="005A0779" w:rsidRPr="008E1AE1" w:rsidSect="00D103FC">
      <w:footerReference w:type="default" r:id="rId30"/>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80E7F" w14:textId="77777777" w:rsidR="00C1725C" w:rsidRDefault="00C1725C" w:rsidP="00A96F8F">
      <w:pPr>
        <w:spacing w:after="0" w:line="240" w:lineRule="auto"/>
      </w:pPr>
      <w:r>
        <w:separator/>
      </w:r>
    </w:p>
  </w:endnote>
  <w:endnote w:type="continuationSeparator" w:id="0">
    <w:p w14:paraId="65C6B5C8" w14:textId="77777777" w:rsidR="00C1725C" w:rsidRDefault="00C1725C" w:rsidP="00A96F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0970979"/>
      <w:docPartObj>
        <w:docPartGallery w:val="Page Numbers (Bottom of Page)"/>
        <w:docPartUnique/>
      </w:docPartObj>
    </w:sdtPr>
    <w:sdtEndPr>
      <w:rPr>
        <w:noProof/>
      </w:rPr>
    </w:sdtEndPr>
    <w:sdtContent>
      <w:p w14:paraId="006DDC4B" w14:textId="77777777" w:rsidR="00A96F8F" w:rsidRDefault="0080462E">
        <w:pPr>
          <w:pStyle w:val="Footer"/>
        </w:pPr>
        <w:r>
          <w:fldChar w:fldCharType="begin"/>
        </w:r>
        <w:r w:rsidR="00A96F8F">
          <w:instrText xml:space="preserve"> PAGE   \* MERGEFORMAT </w:instrText>
        </w:r>
        <w:r>
          <w:fldChar w:fldCharType="separate"/>
        </w:r>
        <w:r w:rsidR="0048414B">
          <w:rPr>
            <w:noProof/>
          </w:rPr>
          <w:t>16</w:t>
        </w:r>
        <w:r>
          <w:rPr>
            <w:noProof/>
          </w:rPr>
          <w:fldChar w:fldCharType="end"/>
        </w:r>
      </w:p>
    </w:sdtContent>
  </w:sdt>
  <w:p w14:paraId="11A8CBDE" w14:textId="77777777" w:rsidR="00A96F8F" w:rsidRDefault="00A96F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C1264B" w14:textId="77777777" w:rsidR="00C1725C" w:rsidRDefault="00C1725C" w:rsidP="00A96F8F">
      <w:pPr>
        <w:spacing w:after="0" w:line="240" w:lineRule="auto"/>
      </w:pPr>
      <w:r>
        <w:separator/>
      </w:r>
    </w:p>
  </w:footnote>
  <w:footnote w:type="continuationSeparator" w:id="0">
    <w:p w14:paraId="3B3C11B3" w14:textId="77777777" w:rsidR="00C1725C" w:rsidRDefault="00C1725C" w:rsidP="00A96F8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2631"/>
    <w:rsid w:val="00004780"/>
    <w:rsid w:val="00022631"/>
    <w:rsid w:val="00041B32"/>
    <w:rsid w:val="00054F61"/>
    <w:rsid w:val="0007452E"/>
    <w:rsid w:val="00092742"/>
    <w:rsid w:val="00094C79"/>
    <w:rsid w:val="000C2C5F"/>
    <w:rsid w:val="000D6471"/>
    <w:rsid w:val="000E13FD"/>
    <w:rsid w:val="000E34BD"/>
    <w:rsid w:val="00124A55"/>
    <w:rsid w:val="00177FC1"/>
    <w:rsid w:val="001A39F2"/>
    <w:rsid w:val="001D23D6"/>
    <w:rsid w:val="001E3692"/>
    <w:rsid w:val="001E6B88"/>
    <w:rsid w:val="0020595E"/>
    <w:rsid w:val="00214377"/>
    <w:rsid w:val="0023160B"/>
    <w:rsid w:val="0025507E"/>
    <w:rsid w:val="00287404"/>
    <w:rsid w:val="00370DD2"/>
    <w:rsid w:val="00387374"/>
    <w:rsid w:val="00391CC5"/>
    <w:rsid w:val="003C265E"/>
    <w:rsid w:val="0041759B"/>
    <w:rsid w:val="00470EC4"/>
    <w:rsid w:val="00473E63"/>
    <w:rsid w:val="0048414B"/>
    <w:rsid w:val="00493E93"/>
    <w:rsid w:val="004E69D3"/>
    <w:rsid w:val="00504ED5"/>
    <w:rsid w:val="00517351"/>
    <w:rsid w:val="00550538"/>
    <w:rsid w:val="00561713"/>
    <w:rsid w:val="005A0779"/>
    <w:rsid w:val="005D6D67"/>
    <w:rsid w:val="005E0EDE"/>
    <w:rsid w:val="005E69E4"/>
    <w:rsid w:val="005F2C44"/>
    <w:rsid w:val="00620F69"/>
    <w:rsid w:val="0062474B"/>
    <w:rsid w:val="00696B99"/>
    <w:rsid w:val="00741A4A"/>
    <w:rsid w:val="007543AC"/>
    <w:rsid w:val="0076085B"/>
    <w:rsid w:val="00763D19"/>
    <w:rsid w:val="007A2814"/>
    <w:rsid w:val="007A4A0D"/>
    <w:rsid w:val="007C5D84"/>
    <w:rsid w:val="007E5590"/>
    <w:rsid w:val="0080462E"/>
    <w:rsid w:val="00806892"/>
    <w:rsid w:val="00837FD4"/>
    <w:rsid w:val="00850C87"/>
    <w:rsid w:val="00894793"/>
    <w:rsid w:val="008A64F5"/>
    <w:rsid w:val="008D25AF"/>
    <w:rsid w:val="008D2E0F"/>
    <w:rsid w:val="008E1AE1"/>
    <w:rsid w:val="00927D5C"/>
    <w:rsid w:val="00951B7D"/>
    <w:rsid w:val="009861DA"/>
    <w:rsid w:val="00987624"/>
    <w:rsid w:val="00995C59"/>
    <w:rsid w:val="00995D49"/>
    <w:rsid w:val="00A96F8F"/>
    <w:rsid w:val="00AA796D"/>
    <w:rsid w:val="00AC72D7"/>
    <w:rsid w:val="00AD4506"/>
    <w:rsid w:val="00AE0679"/>
    <w:rsid w:val="00B043DF"/>
    <w:rsid w:val="00B067BC"/>
    <w:rsid w:val="00B12FB3"/>
    <w:rsid w:val="00B37C43"/>
    <w:rsid w:val="00B50497"/>
    <w:rsid w:val="00B736C4"/>
    <w:rsid w:val="00B75F8B"/>
    <w:rsid w:val="00B770C4"/>
    <w:rsid w:val="00B82C8D"/>
    <w:rsid w:val="00BC5642"/>
    <w:rsid w:val="00BC59F2"/>
    <w:rsid w:val="00BE7C8C"/>
    <w:rsid w:val="00C05062"/>
    <w:rsid w:val="00C1725C"/>
    <w:rsid w:val="00C6637F"/>
    <w:rsid w:val="00C96805"/>
    <w:rsid w:val="00CB3EEB"/>
    <w:rsid w:val="00D079FA"/>
    <w:rsid w:val="00D103FC"/>
    <w:rsid w:val="00D163C3"/>
    <w:rsid w:val="00D5285D"/>
    <w:rsid w:val="00D61308"/>
    <w:rsid w:val="00D87AC4"/>
    <w:rsid w:val="00DD74F3"/>
    <w:rsid w:val="00DF6193"/>
    <w:rsid w:val="00E00711"/>
    <w:rsid w:val="00E27EB4"/>
    <w:rsid w:val="00E30004"/>
    <w:rsid w:val="00E317A9"/>
    <w:rsid w:val="00E31818"/>
    <w:rsid w:val="00E84CAC"/>
    <w:rsid w:val="00E86A8C"/>
    <w:rsid w:val="00E87CE7"/>
    <w:rsid w:val="00E91E47"/>
    <w:rsid w:val="00EC153C"/>
    <w:rsid w:val="00F3771E"/>
    <w:rsid w:val="00F63472"/>
    <w:rsid w:val="00F726E7"/>
    <w:rsid w:val="00F7729B"/>
    <w:rsid w:val="00FD65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CE72B3"/>
  <w15:docId w15:val="{2E09F9E0-3BFF-492C-B98B-5EE68B0E5B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talic">
    <w:name w:val="italic"/>
    <w:basedOn w:val="DefaultParagraphFont"/>
    <w:rsid w:val="00EC153C"/>
  </w:style>
  <w:style w:type="paragraph" w:styleId="Header">
    <w:name w:val="header"/>
    <w:basedOn w:val="Normal"/>
    <w:link w:val="HeaderChar"/>
    <w:uiPriority w:val="99"/>
    <w:unhideWhenUsed/>
    <w:rsid w:val="00A96F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6F8F"/>
  </w:style>
  <w:style w:type="paragraph" w:styleId="Footer">
    <w:name w:val="footer"/>
    <w:basedOn w:val="Normal"/>
    <w:link w:val="FooterChar"/>
    <w:uiPriority w:val="99"/>
    <w:unhideWhenUsed/>
    <w:rsid w:val="00A96F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6F8F"/>
  </w:style>
  <w:style w:type="character" w:styleId="Hyperlink">
    <w:name w:val="Hyperlink"/>
    <w:basedOn w:val="DefaultParagraphFont"/>
    <w:uiPriority w:val="99"/>
    <w:unhideWhenUsed/>
    <w:rsid w:val="00092742"/>
    <w:rPr>
      <w:color w:val="0000FF"/>
      <w:u w:val="single"/>
    </w:rPr>
  </w:style>
  <w:style w:type="paragraph" w:styleId="BalloonText">
    <w:name w:val="Balloon Text"/>
    <w:basedOn w:val="Normal"/>
    <w:link w:val="BalloonTextChar"/>
    <w:uiPriority w:val="99"/>
    <w:semiHidden/>
    <w:unhideWhenUsed/>
    <w:rsid w:val="00F634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3472"/>
    <w:rPr>
      <w:rFonts w:ascii="Tahoma" w:hAnsi="Tahoma" w:cs="Tahoma"/>
      <w:sz w:val="16"/>
      <w:szCs w:val="16"/>
    </w:rPr>
  </w:style>
  <w:style w:type="paragraph" w:styleId="NormalWeb">
    <w:name w:val="Normal (Web)"/>
    <w:basedOn w:val="Normal"/>
    <w:uiPriority w:val="99"/>
    <w:semiHidden/>
    <w:unhideWhenUsed/>
    <w:rsid w:val="00E27EB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wmf"/><Relationship Id="rId7" Type="http://schemas.openxmlformats.org/officeDocument/2006/relationships/hyperlink" Target="mailto:sanjay.mhaske@wilsoncollege.ed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wmf"/><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AE9210-D01D-4477-99F7-1DB596B8A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4</Pages>
  <Words>23171</Words>
  <Characters>132080</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4</cp:revision>
  <cp:lastPrinted>2023-04-07T09:20:00Z</cp:lastPrinted>
  <dcterms:created xsi:type="dcterms:W3CDTF">2023-08-30T04:35:00Z</dcterms:created>
  <dcterms:modified xsi:type="dcterms:W3CDTF">2023-08-30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d4f41a-4461-34a0-afaa-edd9a78c890e</vt:lpwstr>
  </property>
  <property fmtid="{D5CDD505-2E9C-101B-9397-08002B2CF9AE}" pid="4" name="Mendeley Citation Style_1">
    <vt:lpwstr>http://www.zotero.org/styles/journal-of-molecular-structure</vt:lpwstr>
  </property>
  <property fmtid="{D5CDD505-2E9C-101B-9397-08002B2CF9AE}" pid="5" name="Mendeley Recent Style Id 0_1">
    <vt:lpwstr>http://www.zotero.org/styles/agricultural-and-food-economics</vt:lpwstr>
  </property>
  <property fmtid="{D5CDD505-2E9C-101B-9397-08002B2CF9AE}" pid="6" name="Mendeley Recent Style Name 0_1">
    <vt:lpwstr>Agricultural and Food Economics</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biochemistry</vt:lpwstr>
  </property>
  <property fmtid="{D5CDD505-2E9C-101B-9397-08002B2CF9AE}" pid="10" name="Mendeley Recent Style Name 2_1">
    <vt:lpwstr>Biochemis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ood-additives-and-contaminants-part-a</vt:lpwstr>
  </property>
  <property fmtid="{D5CDD505-2E9C-101B-9397-08002B2CF9AE}" pid="16" name="Mendeley Recent Style Name 5_1">
    <vt:lpwstr>Food Additives &amp; Contaminants: Part A</vt:lpwstr>
  </property>
  <property fmtid="{D5CDD505-2E9C-101B-9397-08002B2CF9AE}" pid="17" name="Mendeley Recent Style Id 6_1">
    <vt:lpwstr>http://www.zotero.org/styles/international-journal-of-food-contamination</vt:lpwstr>
  </property>
  <property fmtid="{D5CDD505-2E9C-101B-9397-08002B2CF9AE}" pid="18" name="Mendeley Recent Style Name 6_1">
    <vt:lpwstr>International Journal of Food Contamination</vt:lpwstr>
  </property>
  <property fmtid="{D5CDD505-2E9C-101B-9397-08002B2CF9AE}" pid="19" name="Mendeley Recent Style Id 7_1">
    <vt:lpwstr>http://www.zotero.org/styles/journal-of-materials-science-materials-in-electronics</vt:lpwstr>
  </property>
  <property fmtid="{D5CDD505-2E9C-101B-9397-08002B2CF9AE}" pid="20" name="Mendeley Recent Style Name 7_1">
    <vt:lpwstr>Journal of Materials Science: Materials in Electronics</vt:lpwstr>
  </property>
  <property fmtid="{D5CDD505-2E9C-101B-9397-08002B2CF9AE}" pid="21" name="Mendeley Recent Style Id 8_1">
    <vt:lpwstr>http://www.zotero.org/styles/journal-of-molecular-structure</vt:lpwstr>
  </property>
  <property fmtid="{D5CDD505-2E9C-101B-9397-08002B2CF9AE}" pid="22" name="Mendeley Recent Style Name 8_1">
    <vt:lpwstr>Journal of Molecular Structur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